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2E74F7" w14:textId="77777777" w:rsidR="00F20298" w:rsidRPr="008A3347" w:rsidRDefault="00985F48">
      <w:pPr>
        <w:rPr>
          <w:rFonts w:ascii="Arial" w:hAnsi="Arial" w:cs="Arial"/>
          <w:b/>
          <w:sz w:val="20"/>
          <w:szCs w:val="20"/>
        </w:rPr>
      </w:pPr>
      <w:bookmarkStart w:id="0" w:name="_GoBack"/>
      <w:bookmarkEnd w:id="0"/>
      <w:r>
        <w:rPr>
          <w:rFonts w:ascii="Arial" w:hAnsi="Arial" w:cs="Arial"/>
          <w:b/>
          <w:sz w:val="20"/>
          <w:szCs w:val="20"/>
        </w:rPr>
        <w:t xml:space="preserve">Supplementary Table 1. </w:t>
      </w:r>
      <w:r w:rsidR="008A3347" w:rsidRPr="008A3347">
        <w:rPr>
          <w:rFonts w:ascii="Arial" w:hAnsi="Arial" w:cs="Arial"/>
          <w:b/>
          <w:sz w:val="20"/>
          <w:szCs w:val="20"/>
        </w:rPr>
        <w:t xml:space="preserve">Randomised controlled trials of </w:t>
      </w:r>
      <w:proofErr w:type="spellStart"/>
      <w:r w:rsidR="008A3347" w:rsidRPr="008A3347">
        <w:rPr>
          <w:rFonts w:ascii="Arial" w:hAnsi="Arial" w:cs="Arial"/>
          <w:b/>
          <w:sz w:val="20"/>
          <w:szCs w:val="20"/>
        </w:rPr>
        <w:t>everolimus</w:t>
      </w:r>
      <w:proofErr w:type="spellEnd"/>
      <w:r w:rsidR="008A3347" w:rsidRPr="008A3347">
        <w:rPr>
          <w:rFonts w:ascii="Arial" w:hAnsi="Arial" w:cs="Arial"/>
          <w:b/>
          <w:sz w:val="20"/>
          <w:szCs w:val="20"/>
        </w:rPr>
        <w:t xml:space="preserve"> in combination with CNI in organ transplantation (see text for details)</w:t>
      </w:r>
    </w:p>
    <w:tbl>
      <w:tblPr>
        <w:tblW w:w="14737" w:type="dxa"/>
        <w:tblInd w:w="113" w:type="dxa"/>
        <w:tblLayout w:type="fixed"/>
        <w:tblLook w:val="04A0" w:firstRow="1" w:lastRow="0" w:firstColumn="1" w:lastColumn="0" w:noHBand="0" w:noVBand="1"/>
      </w:tblPr>
      <w:tblGrid>
        <w:gridCol w:w="1838"/>
        <w:gridCol w:w="1418"/>
        <w:gridCol w:w="1162"/>
        <w:gridCol w:w="1392"/>
        <w:gridCol w:w="1558"/>
        <w:gridCol w:w="709"/>
        <w:gridCol w:w="1134"/>
        <w:gridCol w:w="2834"/>
        <w:gridCol w:w="2692"/>
      </w:tblGrid>
      <w:tr w:rsidR="00526DF1" w:rsidRPr="00EF77B4" w14:paraId="04ED347F" w14:textId="77777777" w:rsidTr="008D19C9">
        <w:trPr>
          <w:cantSplit/>
          <w:trHeight w:val="228"/>
          <w:tblHeader/>
        </w:trPr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9CBEB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Stud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0EC50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Study phase</w:t>
            </w:r>
          </w:p>
        </w:tc>
        <w:tc>
          <w:tcPr>
            <w:tcW w:w="1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67455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Patients (n)</w:t>
            </w:r>
          </w:p>
        </w:tc>
        <w:tc>
          <w:tcPr>
            <w:tcW w:w="13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9AE5B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EVR dose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2ABDA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EVR target C</w:t>
            </w:r>
            <w:r w:rsidRPr="00EF77B4">
              <w:rPr>
                <w:rFonts w:ascii="Arial" w:hAnsi="Arial" w:cs="Arial"/>
                <w:b/>
                <w:bCs/>
                <w:sz w:val="18"/>
                <w:szCs w:val="18"/>
                <w:vertAlign w:val="subscript"/>
              </w:rPr>
              <w:t>0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7BF61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TDM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5EFBC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EVR  </w:t>
            </w:r>
            <w:proofErr w:type="spellStart"/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assay</w:t>
            </w:r>
            <w:r w:rsidRPr="008A3347"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28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AF71C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Co-immunosuppression</w:t>
            </w:r>
          </w:p>
        </w:tc>
        <w:tc>
          <w:tcPr>
            <w:tcW w:w="2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6B1BB" w14:textId="77777777" w:rsidR="00BF2A0A" w:rsidRPr="00EF77B4" w:rsidRDefault="00BF2A0A" w:rsidP="00E6372E">
            <w:pPr>
              <w:spacing w:before="120" w:after="120" w:line="240" w:lineRule="auto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EVR-free comparator arm</w:t>
            </w:r>
          </w:p>
        </w:tc>
      </w:tr>
      <w:tr w:rsidR="0096461A" w:rsidRPr="00EF77B4" w14:paraId="72297D12" w14:textId="77777777" w:rsidTr="008D19C9">
        <w:trPr>
          <w:cantSplit/>
          <w:trHeight w:val="204"/>
        </w:trPr>
        <w:tc>
          <w:tcPr>
            <w:tcW w:w="14737" w:type="dxa"/>
            <w:gridSpan w:val="9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38C49" w14:textId="77777777" w:rsidR="00EF77B4" w:rsidRPr="00EF77B4" w:rsidRDefault="00EF77B4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Kidney transplantation</w:t>
            </w:r>
          </w:p>
        </w:tc>
      </w:tr>
      <w:tr w:rsidR="00526DF1" w:rsidRPr="00EF77B4" w14:paraId="448070E4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3CB0105A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Phase II</w:t>
            </w:r>
            <w:hyperlink w:anchor="_ENREF_1" w:tooltip="Kahan, 2001 #109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LYWhhbjwvQXV0aG9yPjxZZWFyPjIwMDE8L1llYXI+PFJl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LYWhhbjwvQXV0aG9yPjxZZWFyPjIwMDE8L1llYXI+PFJl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49702D6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F8B9B8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103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59DB016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Fixed dose; 1, 2 or 4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41D0D70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3D5295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3A0B31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ELISA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67047A0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31CA99F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0DA99C7E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0E77B977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RAD B201</w:t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XRrbzwvQXV0aG9yPjxZZWFyPjIwMDQ8L1llYXI+PFJl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WaXRrbzwvQXV0aG9yPjxZZWFyPjIwMDQ8L1llYXI+PFJl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==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750E6">
              <w:rPr>
                <w:rFonts w:ascii="Arial" w:hAnsi="Arial" w:cs="Arial"/>
                <w:sz w:val="18"/>
                <w:szCs w:val="18"/>
              </w:rPr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1750E6">
              <w:rPr>
                <w:rFonts w:ascii="Arial" w:hAnsi="Arial" w:cs="Arial"/>
                <w:sz w:val="18"/>
                <w:szCs w:val="18"/>
              </w:rPr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separate"/>
            </w:r>
            <w:hyperlink w:anchor="_ENREF_2" w:tooltip="Vitko, 2004 #196" w:history="1"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2</w:t>
              </w:r>
            </w:hyperlink>
            <w:r w:rsidRPr="00C14D48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,</w:t>
            </w:r>
            <w:hyperlink w:anchor="_ENREF_3" w:tooltip="Vitko, 2005 #197" w:history="1"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3</w:t>
              </w:r>
            </w:hyperlink>
            <w:r w:rsidR="001750E6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hideMark/>
          </w:tcPr>
          <w:p w14:paraId="2212CD8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46631F2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588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3AE67E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Fixed dose;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4D572E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7BA6855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E55A6D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>/MS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6EDFF9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2372FEE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MMF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</w:t>
            </w:r>
          </w:p>
        </w:tc>
      </w:tr>
      <w:tr w:rsidR="00526DF1" w:rsidRPr="00EF77B4" w14:paraId="3AE929A9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3EE54692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RAD B251</w:t>
            </w:r>
            <w:hyperlink w:anchor="_ENREF_4" w:tooltip="Lorber, 2005 #137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Lorber&lt;/Author&gt;&lt;Year&gt;2005&lt;/Year&gt;&lt;RecNum&gt;137&lt;/RecNum&gt;&lt;DisplayText&gt;&lt;style face="superscript"&gt;4&lt;/style&gt;&lt;/DisplayText&gt;&lt;record&gt;&lt;rec-number&gt;137&lt;/rec-number&gt;&lt;foreign-keys&gt;&lt;key app="EN" db-id="t2txxw2dnda0xpe9dxnpwerw2s5p2fvzx999"&gt;137&lt;/key&gt;&lt;/foreign-keys&gt;&lt;ref-type name="Journal Article"&gt;17&lt;/ref-type&gt;&lt;contributors&gt;&lt;authors&gt;&lt;author&gt;Lorber, M. I.&lt;/author&gt;&lt;author&gt;Mulgaonkar, S.&lt;/author&gt;&lt;author&gt;Butt, K. M.&lt;/author&gt;&lt;author&gt;Elkhammas, E.&lt;/author&gt;&lt;author&gt;Mendez, R.&lt;/author&gt;&lt;author&gt;Rajagopalan, P. R.&lt;/author&gt;&lt;author&gt;Kahan, B.&lt;/author&gt;&lt;author&gt;Sollinger, H.&lt;/author&gt;&lt;author&gt;Li, Y.&lt;/author&gt;&lt;author&gt;Cretin, N.&lt;/author&gt;&lt;author&gt;Tedesco, H.&lt;/author&gt;&lt;/authors&gt;&lt;/contributors&gt;&lt;auth-address&gt;Yale University School of Medicine, New Haven, CT 06520, USA. Marc.Lorber@yale.edu&lt;/auth-address&gt;&lt;titles&gt;&lt;title&gt;Everolimus versus mycophenolate mofetil in the prevention of rejection in de novo renal transplant recipients: a 3-year randomized, multicenter, phase III study&lt;/title&gt;&lt;secondary-title&gt;Transplantation&lt;/secondary-title&gt;&lt;/titles&gt;&lt;periodical&gt;&lt;full-title&gt;Transplantation&lt;/full-title&gt;&lt;/periodical&gt;&lt;pages&gt;244–52&lt;/pages&gt;&lt;volume&gt;80&lt;/volume&gt;&lt;number&gt;2&lt;/number&gt;&lt;keywords&gt;&lt;keyword&gt;Adolescent&lt;/keyword&gt;&lt;keyword&gt;Adult&lt;/keyword&gt;&lt;keyword&gt;Aged&lt;/keyword&gt;&lt;keyword&gt;Drug Therapy, Combination&lt;/keyword&gt;&lt;keyword&gt;Female&lt;/keyword&gt;&lt;keyword&gt;Graft Rejection/ prevention &amp;amp; control&lt;/keyword&gt;&lt;keyword&gt;Humans&lt;/keyword&gt;&lt;keyword&gt;Immunosuppressive Agents/ therapeutic use&lt;/keyword&gt;&lt;keyword&gt;Kidney Transplantation/ immunology&lt;/keyword&gt;&lt;keyword&gt;Male&lt;/keyword&gt;&lt;keyword&gt;Middle Aged&lt;/keyword&gt;&lt;keyword&gt;Mycophenolic Acid/ analogs &amp;amp; derivatives/therapeutic use&lt;/keyword&gt;&lt;keyword&gt;Safety&lt;/keyword&gt;&lt;keyword&gt;Sirolimus/ analogs &amp;amp; derivatives/therapeutic use&lt;/keyword&gt;&lt;keyword&gt;Tissue Donors/statistics &amp;amp; numerical data&lt;/keyword&gt;&lt;/keywords&gt;&lt;dates&gt;&lt;year&gt;2005&lt;/year&gt;&lt;pub-dates&gt;&lt;date&gt;Jul 27&lt;/date&gt;&lt;/pub-dates&gt;&lt;/dates&gt;&lt;isbn&gt;0041-1337 (Print)&amp;#xD;0041-1337 (Linking)&lt;/isbn&gt;&lt;accession-num&gt;16041270&lt;/accession-num&gt;&lt;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4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7CD11CB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D48665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583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5D8BC03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Fixed dose;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555B0F38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2163CB7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821C5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>/MS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6868D6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22EB60B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MMF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</w:t>
            </w:r>
          </w:p>
        </w:tc>
      </w:tr>
      <w:tr w:rsidR="00526DF1" w:rsidRPr="00EF77B4" w14:paraId="4F6477C2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1DF01D8D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306</w:t>
            </w:r>
            <w:hyperlink w:anchor="_ENREF_5" w:tooltip="Vitko, 2004 #19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WaXRrbzwvQXV0aG9yPjxZZWFyPjIwMDQ8L1llYXI+PFJl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WaXRrbzwvQXV0aG9yPjxZZWFyPjIwMDQ8L1llYXI+PFJl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5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1FAA65F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IIIb</w:t>
            </w:r>
            <w:proofErr w:type="spellEnd"/>
          </w:p>
        </w:tc>
        <w:tc>
          <w:tcPr>
            <w:tcW w:w="1162" w:type="dxa"/>
            <w:shd w:val="clear" w:color="auto" w:fill="auto"/>
            <w:noWrap/>
            <w:hideMark/>
          </w:tcPr>
          <w:p w14:paraId="67159F7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37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4393C56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Starting dose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17085E6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≥3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71A5D6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97EE76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 xml:space="preserve">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64812FB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4B1067A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58C6E117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5C53395F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307</w:t>
            </w:r>
            <w:hyperlink w:anchor="_ENREF_5" w:tooltip="Vitko, 2004 #19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WaXRrbzwvQXV0aG9yPjxZZWFyPjIwMDQ8L1llYXI+PFJl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WaXRrbzwvQXV0aG9yPjxZZWFyPjIwMDQ8L1llYXI+PFJl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5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7FCCE0E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IIIb</w:t>
            </w:r>
            <w:proofErr w:type="spellEnd"/>
          </w:p>
        </w:tc>
        <w:tc>
          <w:tcPr>
            <w:tcW w:w="1162" w:type="dxa"/>
            <w:shd w:val="clear" w:color="auto" w:fill="auto"/>
            <w:noWrap/>
            <w:hideMark/>
          </w:tcPr>
          <w:p w14:paraId="71DDE81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56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91EC93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Starting dose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5D197E9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≥3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619871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609EA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>/MS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1B42F7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288D88D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760B2B0A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60B61269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309</w:t>
            </w:r>
            <w:hyperlink w:anchor="_ENREF_6" w:tooltip="Tedesco Silva, 2010 #18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UZWRlc2NvIFNpbHZhPC9BdXRob3I+PFllYXI+MjAxMDwv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UZWRlc2NvIFNpbHZhPC9BdXRob3I+PFllYXI+MjAxMDwv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6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43ED24E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IIIb</w:t>
            </w:r>
            <w:proofErr w:type="spellEnd"/>
          </w:p>
        </w:tc>
        <w:tc>
          <w:tcPr>
            <w:tcW w:w="1162" w:type="dxa"/>
            <w:shd w:val="clear" w:color="auto" w:fill="auto"/>
            <w:noWrap/>
            <w:hideMark/>
          </w:tcPr>
          <w:p w14:paraId="7BAE8FA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833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72CB028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Starting dose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712C68F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3–8 ng/mL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6–12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FC435B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54E2AF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>/MS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12D30C0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4580B77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MPA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dos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</w:tr>
      <w:tr w:rsidR="00526DF1" w:rsidRPr="00EF77B4" w14:paraId="4ED1ECF8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257F2488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EVEREST</w:t>
            </w:r>
            <w:hyperlink w:anchor="_ENREF_7" w:tooltip="Salvadori, 2009 #164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TYWx2YWRvcmk8L0F1dGhvcj48WWVhcj4yMDA5PC9ZZWFy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TYWx2YWRvcmk8L0F1dGhvcj48WWVhcj4yMDA5PC9ZZWFy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7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19A93FA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IIIb</w:t>
            </w:r>
            <w:proofErr w:type="spellEnd"/>
          </w:p>
        </w:tc>
        <w:tc>
          <w:tcPr>
            <w:tcW w:w="1162" w:type="dxa"/>
            <w:shd w:val="clear" w:color="auto" w:fill="auto"/>
            <w:noWrap/>
            <w:hideMark/>
          </w:tcPr>
          <w:p w14:paraId="0CFC107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85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3D103F1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350D5A8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3–8 ng/mL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8–12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3F215D6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E0839C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FPIA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1C9DD54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[arm 1] or very-low [arm 2]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b</w:t>
            </w:r>
            <w:proofErr w:type="spellEnd"/>
          </w:p>
        </w:tc>
        <w:tc>
          <w:tcPr>
            <w:tcW w:w="2692" w:type="dxa"/>
            <w:shd w:val="clear" w:color="auto" w:fill="auto"/>
            <w:noWrap/>
            <w:hideMark/>
          </w:tcPr>
          <w:p w14:paraId="6E0B9EA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184F21E5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667CB571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CRADUS09</w:t>
            </w:r>
            <w:hyperlink w:anchor="_ENREF_8" w:tooltip="Chan, 2008 #5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Chan&lt;/Author&gt;&lt;Year&gt;2008&lt;/Year&gt;&lt;RecNum&gt;58&lt;/RecNum&gt;&lt;DisplayText&gt;&lt;style face="superscript"&gt;8&lt;/style&gt;&lt;/DisplayText&gt;&lt;record&gt;&lt;rec-number&gt;58&lt;/rec-number&gt;&lt;foreign-keys&gt;&lt;key app="EN" db-id="t2txxw2dnda0xpe9dxnpwerw2s5p2fvzx999"&gt;58&lt;/key&gt;&lt;/foreign-keys&gt;&lt;ref-type name="Journal Article"&gt;17&lt;/ref-type&gt;&lt;contributors&gt;&lt;authors&gt;&lt;author&gt;Chan, L.&lt;/author&gt;&lt;author&gt;Greenstein, S.&lt;/author&gt;&lt;author&gt;Hardy, M. A.&lt;/author&gt;&lt;author&gt;Hartmann, E.&lt;/author&gt;&lt;author&gt;Bunnapradist, S.&lt;/author&gt;&lt;author&gt;Cibrik, D.&lt;/author&gt;&lt;author&gt;Shaw, L. M.&lt;/author&gt;&lt;author&gt;Munir, L.&lt;/author&gt;&lt;author&gt;Ulbricht, B.&lt;/author&gt;&lt;author&gt;Cooper, M.&lt;/author&gt;&lt;/authors&gt;&lt;/contributors&gt;&lt;auth-address&gt;Health Sciences Center, University of Colorado, Denver, CO 80262, USA. larry.chan@uchsc.edu&lt;/auth-address&gt;&lt;titles&gt;&lt;title&gt;Multicenter, randomized study of the use of everolimus with tacrolimus after renal transplantation demonstrates its effectiveness&lt;/title&gt;&lt;secondary-title&gt;Transplantation&lt;/secondary-title&gt;&lt;/titles&gt;&lt;periodical&gt;&lt;full-title&gt;Transplantation&lt;/full-title&gt;&lt;/periodical&gt;&lt;pages&gt;821–6&lt;/pages&gt;&lt;volume&gt;85&lt;/volume&gt;&lt;number&gt;6&lt;/number&gt;&lt;keywords&gt;&lt;keyword&gt;Adult&lt;/keyword&gt;&lt;keyword&gt;Drug Therapy, Combination&lt;/keyword&gt;&lt;keyword&gt;Female&lt;/keyword&gt;&lt;keyword&gt;Humans&lt;/keyword&gt;&lt;keyword&gt;Immunosuppressive Agents/therapeutic use&lt;/keyword&gt;&lt;keyword&gt;Kidney Failure, Chronic/etiology/ surgery&lt;/keyword&gt;&lt;keyword&gt;Kidney Transplantation/ immunology&lt;/keyword&gt;&lt;keyword&gt;Living Donors/statistics &amp;amp; numerical data&lt;/keyword&gt;&lt;keyword&gt;Male&lt;/keyword&gt;&lt;keyword&gt;Middle Aged&lt;/keyword&gt;&lt;keyword&gt;Sirolimus/ analogs &amp;amp; derivatives/therapeutic use&lt;/keyword&gt;&lt;keyword&gt;Tacrolimus/ therapeutic use&lt;/keyword&gt;&lt;keyword&gt;Tissue Donors/statistics &amp;amp; numerical data&lt;/keyword&gt;&lt;/keywords&gt;&lt;dates&gt;&lt;year&gt;2008&lt;/year&gt;&lt;pub-dates&gt;&lt;date&gt;Mar 27&lt;/date&gt;&lt;/pub-dates&gt;&lt;/dates&gt;&lt;isbn&gt;0041-1337 (Print)&amp;#xD;0041-1337 (Linking)&lt;/isbn&gt;&lt;accession-num&gt;18360262&lt;/accession-num&gt;&lt;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8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5949979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749C9D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92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4D0D6E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AD0622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≥3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752925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5C5E0F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C-MS</w:t>
            </w:r>
            <w:r>
              <w:rPr>
                <w:rFonts w:ascii="Arial" w:hAnsi="Arial" w:cs="Arial"/>
                <w:sz w:val="18"/>
                <w:szCs w:val="18"/>
              </w:rPr>
              <w:t>/MS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3541BC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[arm 1] or reduced [arm 2]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b</w:t>
            </w:r>
            <w:proofErr w:type="spellEnd"/>
          </w:p>
        </w:tc>
        <w:tc>
          <w:tcPr>
            <w:tcW w:w="2692" w:type="dxa"/>
            <w:shd w:val="clear" w:color="auto" w:fill="auto"/>
            <w:noWrap/>
            <w:hideMark/>
          </w:tcPr>
          <w:p w14:paraId="7CBA7609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6E01DAEE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2ED413F3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lastRenderedPageBreak/>
              <w:t>ASSET</w:t>
            </w:r>
            <w:hyperlink w:anchor="_ENREF_9" w:tooltip="Langer, 2012 #12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MYW5nZXI8L0F1dGhvcj48WWVhcj4yMDEyPC9ZZWFyPjxS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MYW5nZXI8L0F1dGhvcj48WWVhcj4yMDEyPC9ZZWFyPjxS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9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190E2F3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037087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28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A4C4D6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0C42BE5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778CD97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18047A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LC-MS/MS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6148E6B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[arm 1] or reduced [arm 2]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b</w:t>
            </w:r>
            <w:proofErr w:type="spellEnd"/>
          </w:p>
        </w:tc>
        <w:tc>
          <w:tcPr>
            <w:tcW w:w="2692" w:type="dxa"/>
            <w:shd w:val="clear" w:color="auto" w:fill="auto"/>
            <w:noWrap/>
            <w:hideMark/>
          </w:tcPr>
          <w:p w14:paraId="44C8FF9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ne</w:t>
            </w:r>
          </w:p>
        </w:tc>
      </w:tr>
      <w:tr w:rsidR="00526DF1" w:rsidRPr="00EF77B4" w14:paraId="4E6DCF27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5838DA90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SCERTAIN</w:t>
            </w:r>
            <w:hyperlink w:anchor="_ENREF_10" w:tooltip="Holdaas, 2011 #106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Ib2xkYWFzPC9BdXRob3I+PFllYXI+MjAxMTwvWWVhcj48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Ib2xkYWFzPC9BdXRob3I+PFllYXI+MjAxMTwvWWVhcj48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0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1825BB2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V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A889B4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94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5B9FF2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2B7D9D6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D0D7C4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9645D5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A5CE3D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± MPA/AZA ±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589E5D4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± MPA/AZA ± GC</w:t>
            </w:r>
          </w:p>
        </w:tc>
      </w:tr>
      <w:tr w:rsidR="00526DF1" w:rsidRPr="00EF77B4" w14:paraId="7F276257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65B0DAE4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HERAKLES</w:t>
            </w:r>
            <w:hyperlink w:anchor="_ENREF_11" w:tooltip="Budde, 2012 #207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Budde&lt;/Author&gt;&lt;Year&gt;2012&lt;/Year&gt;&lt;RecNum&gt;207&lt;/RecNum&gt;&lt;DisplayText&gt;&lt;style face="superscript"&gt;11&lt;/style&gt;&lt;/DisplayText&gt;&lt;record&gt;&lt;rec-number&gt;207&lt;/rec-number&gt;&lt;foreign-keys&gt;&lt;key app="EN" db-id="t2txxw2dnda0xpe9dxnpwerw2s5p2fvzx999"&gt;207&lt;/key&gt;&lt;/foreign-keys&gt;&lt;ref-type name="Journal Article"&gt;17&lt;/ref-type&gt;&lt;contributors&gt;&lt;authors&gt;&lt;author&gt;Budde, K.&lt;/author&gt;&lt;author&gt;Witzke, O.&lt;/author&gt;&lt;author&gt;Lehner, F.&lt;/author&gt;&lt;author&gt;Zeier, M.&lt;/author&gt;&lt;author&gt;Neumayer, H. H.&lt;/author&gt;&lt;author&gt;Stangl, M.&lt;/author&gt;&lt;author&gt;Jacobi, J.&lt;/author&gt;&lt;author&gt;Kliem, V.&lt;/author&gt;&lt;author&gt;May, C.&lt;/author&gt;&lt;author&gt;Paulus, E. M.&lt;/author&gt;&lt;author&gt;Arns, W.&lt;/author&gt;&lt;author&gt;Sommerer, C.&lt;/author&gt;&lt;/authors&gt;&lt;/contributors&gt;&lt;titles&gt;&lt;title&gt;Superior renal function in an everolimus-based calcineurin inhibitor free regimen compared to standard cyclosporine/mycophenolate and low cyclosporine/everolimus: the HERAKLES study [Abstract #50]&lt;/title&gt;&lt;secondary-title&gt;Am J Transplant&lt;/secondary-title&gt;&lt;/titles&gt;&lt;periodical&gt;&lt;full-title&gt;Am J Transplant&lt;/full-title&gt;&lt;abbr-1&gt;American journal of transplantation : official journal of the American Society of Transplantation and the American Society of Transplant Surgeons&lt;/abbr-1&gt;&lt;/periodical&gt;&lt;pages&gt;41&lt;/pages&gt;&lt;volume&gt;12(Suppl 3)&lt;/volume&gt;&lt;dates&gt;&lt;year&gt;2012&lt;/year&gt;&lt;/dates&gt;&lt;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1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4CCA40D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626FE3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499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20F2F94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2451808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5BC277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E43B09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05DA63F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  <w:tc>
          <w:tcPr>
            <w:tcW w:w="2692" w:type="dxa"/>
            <w:shd w:val="clear" w:color="auto" w:fill="auto"/>
            <w:noWrap/>
            <w:hideMark/>
          </w:tcPr>
          <w:p w14:paraId="26394C0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EC-MPS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</w:p>
        </w:tc>
      </w:tr>
      <w:tr w:rsidR="00526DF1" w:rsidRPr="00EF77B4" w14:paraId="234C029D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24F498B8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CRAD001AUS92</w:t>
            </w:r>
            <w:hyperlink w:anchor="_ENREF_12" w:tooltip="Qazi, 2014 #8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Qazi&lt;/Author&gt;&lt;Year&gt;2014&lt;/Year&gt;&lt;RecNum&gt;88&lt;/RecNum&gt;&lt;DisplayText&gt;&lt;style face="superscript"&gt;12&lt;/style&gt;&lt;/DisplayText&gt;&lt;record&gt;&lt;rec-number&gt;88&lt;/rec-number&gt;&lt;foreign-keys&gt;&lt;key app="EN" db-id="t2txxw2dnda0xpe9dxnpwerw2s5p2fvzx999"&gt;88&lt;/key&gt;&lt;/foreign-keys&gt;&lt;ref-type name="Journal Article"&gt;17&lt;/ref-type&gt;&lt;contributors&gt;&lt;authors&gt;&lt;author&gt;Qazi, Y.&lt;/author&gt;&lt;author&gt;Shaffer, D.&lt;/author&gt;&lt;author&gt;Kaplan, B.&lt;/author&gt;&lt;author&gt;Kim, D.&lt;/author&gt;&lt;author&gt;Luan, F.&lt;/author&gt;&lt;author&gt;Peddi, V.&lt;/author&gt;&lt;author&gt;Shihab, F.&lt;/author&gt;&lt;author&gt;Tomlanovich, S.&lt;/author&gt;&lt;author&gt;Yilmaz, S.&lt;/author&gt;&lt;author&gt;McCague, K.&lt;/author&gt;&lt;author&gt;Patel, D.&lt;/author&gt;&lt;author&gt;Mulgaonkar, S.&lt;/author&gt;&lt;author&gt;CRAD001AUS92 Study Group,.&lt;/author&gt;&lt;/authors&gt;&lt;/contributors&gt;&lt;titles&gt;&lt;title&gt;Efficacy and safety of everolimus with low-dose tacrolimus in de novo renal transplant recipients: 12-month randomized study [Abstract #713]&lt;/title&gt;&lt;secondary-title&gt;Am J Transplant&lt;/secondary-title&gt;&lt;/titles&gt;&lt;periodical&gt;&lt;full-title&gt;Am J Transplant&lt;/full-title&gt;&lt;abbr-1&gt;American journal of transplantation : official journal of the American Society of Transplantation and the American Society of Transplant Surgeons&lt;/abbr-1&gt;&lt;/periodical&gt;&lt;pages&gt;80&lt;/pages&gt;&lt;volume&gt;14(Suppl 3)&lt;/volume&gt;&lt;dates&gt;&lt;year&gt;2014&lt;/year&gt;&lt;/dates&gt;&lt;urls&gt;&lt;related-urls&gt;&lt;url&gt;http://onlinelibrary.wiley.com/doi/10.1111/ajt.12879/epdf&lt;/url&gt;&lt;/related-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2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5693A11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897A57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613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CB3328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1A6215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D5AA8C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A0AAD4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6A6000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ATG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595B6C0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MMF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ATG</w:t>
            </w:r>
          </w:p>
        </w:tc>
      </w:tr>
      <w:tr w:rsidR="00526DF1" w:rsidRPr="00EF77B4" w14:paraId="6F0B4355" w14:textId="77777777" w:rsidTr="008D19C9">
        <w:trPr>
          <w:cantSplit/>
          <w:trHeight w:val="462"/>
        </w:trPr>
        <w:tc>
          <w:tcPr>
            <w:tcW w:w="1838" w:type="dxa"/>
            <w:shd w:val="clear" w:color="auto" w:fill="auto"/>
            <w:noWrap/>
            <w:hideMark/>
          </w:tcPr>
          <w:p w14:paraId="360D121C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CRAD001A2314-CRADLE</w:t>
            </w:r>
            <w:hyperlink w:anchor="_ENREF_13" w:tooltip="Ettenger, 2014 #20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Ettenger&lt;/Author&gt;&lt;Year&gt;2014&lt;/Year&gt;&lt;RecNum&gt;208&lt;/RecNum&gt;&lt;DisplayText&gt;&lt;style face="superscript"&gt;13&lt;/style&gt;&lt;/DisplayText&gt;&lt;record&gt;&lt;rec-number&gt;208&lt;/rec-number&gt;&lt;foreign-keys&gt;&lt;key app="EN" db-id="t2txxw2dnda0xpe9dxnpwerw2s5p2fvzx999"&gt;208&lt;/key&gt;&lt;/foreign-keys&gt;&lt;ref-type name="Conference Paper"&gt;47&lt;/ref-type&gt;&lt;contributors&gt;&lt;authors&gt;&lt;author&gt;Ettenger, R. &lt;/author&gt;&lt;author&gt;Pape, L. &lt;/author&gt;&lt;author&gt;Tonshoff, B. &lt;/author&gt;&lt;author&gt;Dello Strologo, L. &lt;/author&gt;&lt;author&gt;Niaudet, P. &lt;/author&gt;&lt;author&gt;Martzloff, D. &lt;/author&gt;&lt;author&gt;Vergara, M. &lt;/author&gt;&lt;author&gt;Balfour, A. &lt;/author&gt;&lt;author&gt;Cornu-Artis, C.&lt;/author&gt;&lt;/authors&gt;&lt;/contributors&gt;&lt;titles&gt;&lt;title&gt;Design and rationale of CRADLE: a randomized, phase III trial evaluating efficacy and safety of early everolimus introduction to reduce CNI exposure and to withdraw steroids in pediatric renal transplant recipients [Abstract #3806.163]&lt;/title&gt;&lt;secondary-title&gt;Presented at the Pediatric Academic Sciences Annual Meeting, May 5th, 2014&lt;/secondary-title&gt;&lt;/titles&gt;&lt;dates&gt;&lt;year&gt;2014&lt;/year&gt;&lt;pub-dates&gt;&lt;date&gt;5 May 2014&lt;/date&gt;&lt;/pub-dates&gt;&lt;/dates&gt;&lt;pub-location&gt;Vancouver, BC&lt;/pub-location&gt;&lt;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3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  <w:r w:rsidRPr="00FB3820">
              <w:rPr>
                <w:rFonts w:ascii="Arial" w:hAnsi="Arial" w:cs="Arial"/>
                <w:sz w:val="18"/>
                <w:szCs w:val="18"/>
                <w:vertAlign w:val="superscript"/>
              </w:rPr>
              <w:t xml:space="preserve">, 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418" w:type="dxa"/>
            <w:shd w:val="clear" w:color="auto" w:fill="auto"/>
            <w:noWrap/>
            <w:hideMark/>
          </w:tcPr>
          <w:p w14:paraId="2E7C842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9E7A18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106 planned </w:t>
            </w:r>
          </w:p>
        </w:tc>
        <w:tc>
          <w:tcPr>
            <w:tcW w:w="1392" w:type="dxa"/>
            <w:shd w:val="clear" w:color="auto" w:fill="auto"/>
            <w:hideMark/>
          </w:tcPr>
          <w:p w14:paraId="462D1A4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 mg/m</w:t>
            </w:r>
            <w:r w:rsidRPr="00EF77B4">
              <w:rPr>
                <w:rFonts w:ascii="Arial" w:hAnsi="Arial" w:cs="Arial"/>
                <w:sz w:val="18"/>
                <w:szCs w:val="18"/>
                <w:vertAlign w:val="superscript"/>
              </w:rPr>
              <w:t>2</w:t>
            </w:r>
            <w:r w:rsidRPr="00EF77B4">
              <w:rPr>
                <w:rFonts w:ascii="Arial" w:hAnsi="Arial" w:cs="Arial"/>
                <w:sz w:val="18"/>
                <w:szCs w:val="18"/>
              </w:rPr>
              <w:t>/dose (not to exceed 0.75 mg/dose)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4B54F17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4C0A23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D1B3FF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5970C9F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(up to Month 6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post transplant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57017C5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MMF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</w:t>
            </w:r>
          </w:p>
        </w:tc>
      </w:tr>
      <w:tr w:rsidR="00C3089C" w:rsidRPr="00EF77B4" w14:paraId="403C989B" w14:textId="77777777" w:rsidTr="008D19C9">
        <w:trPr>
          <w:cantSplit/>
          <w:trHeight w:val="228"/>
        </w:trPr>
        <w:tc>
          <w:tcPr>
            <w:tcW w:w="14737" w:type="dxa"/>
            <w:gridSpan w:val="9"/>
            <w:shd w:val="clear" w:color="auto" w:fill="auto"/>
            <w:noWrap/>
            <w:hideMark/>
          </w:tcPr>
          <w:p w14:paraId="1E230326" w14:textId="77777777" w:rsidR="00C3089C" w:rsidRPr="00EF77B4" w:rsidRDefault="00C3089C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Liver transplantation</w:t>
            </w:r>
          </w:p>
        </w:tc>
      </w:tr>
      <w:tr w:rsidR="00526DF1" w:rsidRPr="00EF77B4" w14:paraId="0F0BB59E" w14:textId="77777777" w:rsidTr="008D19C9">
        <w:trPr>
          <w:cantSplit/>
          <w:trHeight w:val="219"/>
        </w:trPr>
        <w:tc>
          <w:tcPr>
            <w:tcW w:w="1838" w:type="dxa"/>
            <w:shd w:val="clear" w:color="auto" w:fill="auto"/>
            <w:noWrap/>
            <w:hideMark/>
          </w:tcPr>
          <w:p w14:paraId="6FB736F1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H2304</w:t>
            </w:r>
            <w:hyperlink w:anchor="_ENREF_14" w:tooltip="De Simone, 2012 #3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EZSBTaW1vbmU8L0F1dGhvcj48WWVhcj4yMDEyPC9ZZWFy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EZSBTaW1vbmU8L0F1dGhvcj48WWVhcj4yMDEyPC9ZZWFy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4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62C3A41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67A55B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719</w:t>
            </w:r>
          </w:p>
        </w:tc>
        <w:tc>
          <w:tcPr>
            <w:tcW w:w="1392" w:type="dxa"/>
            <w:shd w:val="clear" w:color="auto" w:fill="auto"/>
            <w:hideMark/>
          </w:tcPr>
          <w:p w14:paraId="1E379ED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2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56D5182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80DB5D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106C39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0B8B403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782A6FB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</w:t>
            </w:r>
          </w:p>
        </w:tc>
      </w:tr>
      <w:tr w:rsidR="00C3089C" w:rsidRPr="00EF77B4" w14:paraId="5C356E88" w14:textId="77777777" w:rsidTr="008D19C9">
        <w:trPr>
          <w:cantSplit/>
          <w:trHeight w:val="204"/>
        </w:trPr>
        <w:tc>
          <w:tcPr>
            <w:tcW w:w="14737" w:type="dxa"/>
            <w:gridSpan w:val="9"/>
            <w:shd w:val="clear" w:color="auto" w:fill="auto"/>
            <w:noWrap/>
            <w:vAlign w:val="bottom"/>
            <w:hideMark/>
          </w:tcPr>
          <w:p w14:paraId="4F43197B" w14:textId="77777777" w:rsidR="00C3089C" w:rsidRPr="00EF77B4" w:rsidRDefault="00C3089C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Heart transplantation</w:t>
            </w:r>
          </w:p>
        </w:tc>
      </w:tr>
      <w:tr w:rsidR="00526DF1" w:rsidRPr="00EF77B4" w14:paraId="6A64C530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08DE3200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B253</w:t>
            </w:r>
            <w:hyperlink w:anchor="_ENREF_15" w:tooltip="Eisen, 2003 #73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FaXNlbjwvQXV0aG9yPjxZZWFyPjIwMDM8L1llYXI+PFJl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FaXNlbjwvQXV0aG9yPjxZZWFyPjIwMDM8L1llYXI+PFJl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5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4F30CE4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1E65DD3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634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44E58BD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Fixed dose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53345D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B0A6D6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A1388F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ELISA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4A7969C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 ± ATG/CD3mab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2EDCDF0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 + AZA ± ATG/CD3mab</w:t>
            </w:r>
          </w:p>
        </w:tc>
      </w:tr>
      <w:tr w:rsidR="00526DF1" w:rsidRPr="00EF77B4" w14:paraId="73DE1C10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36EDC4BD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411</w:t>
            </w:r>
            <w:hyperlink w:anchor="_ENREF_16" w:tooltip="Lehmkuhl, 2009 #131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MZWhta3VobDwvQXV0aG9yPjxZZWFyPjIwMDk8L1llYXI+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MZWhta3VobDwvQXV0aG9yPjxZZWFyPjIwMDk8L1llYXI+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6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5AA15BA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7B45089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176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2266EE7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61D7C0E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2D10E83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CA94E9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0638AAB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± ATG/IL2Ra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46F9AFE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MMF + GC ± ATG/IL2Ra</w:t>
            </w:r>
          </w:p>
        </w:tc>
      </w:tr>
      <w:tr w:rsidR="00526DF1" w:rsidRPr="00EF77B4" w14:paraId="22B056E8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2AE78847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403</w:t>
            </w:r>
            <w:hyperlink w:anchor="_ENREF_17" w:tooltip="Zuckermann, 2011 #203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Zuckermann&lt;/Author&gt;&lt;Year&gt;2011&lt;/Year&gt;&lt;RecNum&gt;203&lt;/RecNum&gt;&lt;DisplayText&gt;&lt;style face="superscript"&gt;17&lt;/style&gt;&lt;/DisplayText&gt;&lt;record&gt;&lt;rec-number&gt;203&lt;/rec-number&gt;&lt;foreign-keys&gt;&lt;key app="EN" db-id="t2txxw2dnda0xpe9dxnpwerw2s5p2fvzx999"&gt;203&lt;/key&gt;&lt;/foreign-keys&gt;&lt;ref-type name="Journal Article"&gt;17&lt;/ref-type&gt;&lt;contributors&gt;&lt;authors&gt;&lt;author&gt;Zuckermann, A.&lt;/author&gt;&lt;author&gt;Wang, S. S.&lt;/author&gt;&lt;author&gt;Ross, H.&lt;/author&gt;&lt;author&gt;Frigerio, M.&lt;/author&gt;&lt;author&gt;Eisen, H. J.&lt;/author&gt;&lt;author&gt;Bara, C.&lt;/author&gt;&lt;author&gt;Hoefer, D.&lt;/author&gt;&lt;author&gt;Cotrufo, M.&lt;/author&gt;&lt;author&gt;Dong, G.&lt;/author&gt;&lt;author&gt;Junge, G.&lt;/author&gt;&lt;author&gt;Keogh, A. M.&lt;/author&gt;&lt;/authors&gt;&lt;/contributors&gt;&lt;auth-address&gt;Department of Cardiothoracic Surgery, University of Vienna, 1090 Vienna, Austria.&lt;/auth-address&gt;&lt;titles&gt;&lt;title&gt;Efficacy and safety of low-dose cyclosporine with everolimus and steroids in de novo heart transplant patients: a multicentre, randomized trial&lt;/title&gt;&lt;secondary-title&gt;J Transplant&lt;/secondary-title&gt;&lt;/titles&gt;&lt;periodical&gt;&lt;full-title&gt;J Transplant&lt;/full-title&gt;&lt;/periodical&gt;&lt;pages&gt;535983&lt;/pages&gt;&lt;volume&gt;2011&lt;/volume&gt;&lt;dates&gt;&lt;year&gt;2011&lt;/year&gt;&lt;/dates&gt;&lt;isbn&gt;2090-0015 (Electronic)&amp;#xD;2090-0007 (Linking)&lt;/isbn&gt;&lt;accession-num&gt;22295178&lt;/accession-num&gt;&lt;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7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0F63C60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1B0401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199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197E53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1.5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1B41123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2A64073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A76B1C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168E505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± ATG/IL2Ra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6CAC2264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 ± ATG/IL2Ra</w:t>
            </w:r>
          </w:p>
        </w:tc>
      </w:tr>
      <w:tr w:rsidR="00526DF1" w:rsidRPr="00EF77B4" w14:paraId="55DA9DA6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6202D06E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A2310</w:t>
            </w:r>
            <w:hyperlink w:anchor="_ENREF_18" w:tooltip="Eisen, 2013 #72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FaXNlbjwvQXV0aG9yPjxZZWFyPjIwMTM8L1llYXI+PFJl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FaXNlbjwvQXV0aG9yPjxZZWFyPjIwMTM8L1llYXI+PFJl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C14D48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8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2102F71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09CEBD4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721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5B3FE09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Starting dose 1.5 or </w:t>
            </w:r>
            <w:r>
              <w:rPr>
                <w:rFonts w:ascii="Arial" w:hAnsi="Arial" w:cs="Arial"/>
                <w:sz w:val="18"/>
                <w:szCs w:val="18"/>
              </w:rPr>
              <w:br/>
            </w:r>
            <w:r w:rsidRPr="00EF77B4">
              <w:rPr>
                <w:rFonts w:ascii="Arial" w:hAnsi="Arial" w:cs="Arial"/>
                <w:sz w:val="18"/>
                <w:szCs w:val="18"/>
              </w:rPr>
              <w:t>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3C973F7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 or 6–12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1169BC4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0699F2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LC-MS/MS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0F0C6CF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 ±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ATG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6ABC537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MMF + GC ±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Bxmab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ATG</w:t>
            </w:r>
          </w:p>
        </w:tc>
      </w:tr>
      <w:tr w:rsidR="00526DF1" w:rsidRPr="00EF77B4" w14:paraId="49E19CDF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3EDEC398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lastRenderedPageBreak/>
              <w:t>MANDELA</w:t>
            </w:r>
            <w:hyperlink w:anchor="_ENREF_19" w:tooltip="Deuse, 2014 #24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Deuse&lt;/Author&gt;&lt;Year&gt;2014&lt;/Year&gt;&lt;RecNum&gt;24&lt;/RecNum&gt;&lt;DisplayText&gt;&lt;style face="superscript"&gt;19&lt;/style&gt;&lt;/DisplayText&gt;&lt;record&gt;&lt;rec-number&gt;24&lt;/rec-number&gt;&lt;foreign-keys&gt;&lt;key app="EN" db-id="t2txxw2dnda0xpe9dxnpwerw2s5p2fvzx999"&gt;24&lt;/key&gt;&lt;/foreign-keys&gt;&lt;ref-type name="Journal Article"&gt;17&lt;/ref-type&gt;&lt;contributors&gt;&lt;authors&gt;&lt;author&gt;Deuse, T.&lt;/author&gt;&lt;author&gt;Barten, C.&lt;/author&gt;&lt;author&gt;Bara, C.&lt;/author&gt;&lt;author&gt;Doesch, A.&lt;/author&gt;&lt;author&gt;Hirt, S.&lt;/author&gt;&lt;author&gt;Knosalla, C.&lt;/author&gt;&lt;author&gt;Kaczmarek, I.&lt;/author&gt;&lt;author&gt;Grinninger, C.&lt;/author&gt;&lt;author&gt;Stypmann, J.&lt;/author&gt;&lt;author&gt;Porstner, M.&lt;/author&gt;&lt;author&gt;Wimmer, P.&lt;/author&gt;&lt;author&gt;Lehmkuhl, H.&lt;/author&gt;&lt;author&gt;Schulz, U.&lt;/author&gt;&lt;/authors&gt;&lt;/contributors&gt;&lt;titles&gt;&lt;title&gt;A multi-center, randomized, open-label, parallel group Phase IV trial investigating the outcome on renal function, efficacy and safety of CNI-reduction or elimination with everolimus in de novo heart transplant recipients: the MANDELA study design [Abstract P107]&lt;/title&gt;&lt;secondary-title&gt;Transpl Int&lt;/secondary-title&gt;&lt;/titles&gt;&lt;periodical&gt;&lt;full-title&gt;Transpl Int&lt;/full-title&gt;&lt;/periodical&gt;&lt;pages&gt;S46&lt;/pages&gt;&lt;volume&gt;27(Suppl 3)&lt;/volume&gt;&lt;dates&gt;&lt;year&gt;2014&lt;/year&gt;&lt;/dates&gt;&lt;urls&gt;&lt;related-urls&gt;&lt;url&gt;http://onlinelibrary.wiley.com/doi/10.1111/tri.12422/epdf&lt;/url&gt;&lt;/related-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6466E6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19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03027357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V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100F914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00 planned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4044D48B" w14:textId="77777777" w:rsidR="00BF2A0A" w:rsidRPr="00EF77B4" w:rsidRDefault="00BF2A0A" w:rsidP="00763FBE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Centr</w:t>
            </w:r>
            <w:r>
              <w:rPr>
                <w:rFonts w:ascii="Arial" w:hAnsi="Arial" w:cs="Arial"/>
                <w:sz w:val="18"/>
                <w:szCs w:val="18"/>
              </w:rPr>
              <w:t>e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practice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2B9AA62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5–10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66E3D3F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D48A438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76D0D63A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44B75FC3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None (See </w:t>
            </w:r>
            <w:r>
              <w:rPr>
                <w:rFonts w:ascii="Arial" w:hAnsi="Arial" w:cs="Arial"/>
                <w:sz w:val="18"/>
                <w:szCs w:val="18"/>
              </w:rPr>
              <w:t xml:space="preserve">Supplementary </w:t>
            </w:r>
            <w:r w:rsidRPr="00EF77B4">
              <w:rPr>
                <w:rFonts w:ascii="Arial" w:hAnsi="Arial" w:cs="Arial"/>
                <w:sz w:val="18"/>
                <w:szCs w:val="18"/>
              </w:rPr>
              <w:t>Table 2)</w:t>
            </w:r>
          </w:p>
        </w:tc>
      </w:tr>
      <w:tr w:rsidR="00C3089C" w:rsidRPr="00EF77B4" w14:paraId="50AE3DFE" w14:textId="77777777" w:rsidTr="008D19C9">
        <w:trPr>
          <w:cantSplit/>
          <w:trHeight w:val="204"/>
        </w:trPr>
        <w:tc>
          <w:tcPr>
            <w:tcW w:w="14737" w:type="dxa"/>
            <w:gridSpan w:val="9"/>
            <w:shd w:val="clear" w:color="auto" w:fill="auto"/>
            <w:noWrap/>
            <w:vAlign w:val="bottom"/>
            <w:hideMark/>
          </w:tcPr>
          <w:p w14:paraId="6F4BF977" w14:textId="77777777" w:rsidR="00C3089C" w:rsidRPr="00EF77B4" w:rsidRDefault="00C3089C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Lung transplantation</w:t>
            </w:r>
          </w:p>
        </w:tc>
      </w:tr>
      <w:tr w:rsidR="00526DF1" w:rsidRPr="00EF77B4" w14:paraId="390BCAA2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478D2B8A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B159</w:t>
            </w:r>
            <w:hyperlink w:anchor="_ENREF_20" w:tooltip="Snell, 2006 #178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TbmVsbDwvQXV0aG9yPjxZZWFyPjIwMDY8L1llYXI+PFJl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TbmVsbDwvQXV0aG9yPjxZZWFyPjIwMDY8L1llYXI+PFJl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6466E6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20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0DCC270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6C02CFFF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13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42F2654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6823D6D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/A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1F4E618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B2BFC36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ELISA 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1177872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3187927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AZA + 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GC</w:t>
            </w:r>
          </w:p>
        </w:tc>
      </w:tr>
      <w:tr w:rsidR="00526DF1" w:rsidRPr="00EF77B4" w14:paraId="41B3AAA5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1469810C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eMyLungs</w:t>
            </w:r>
            <w:proofErr w:type="spellEnd"/>
            <w:r w:rsidR="008973FF">
              <w:fldChar w:fldCharType="begin"/>
            </w:r>
            <w:r w:rsidR="008973FF">
              <w:instrText xml:space="preserve"> HYPERLINK \l "_ENREF_21" \o "Glanville, 2015 #95" </w:instrText>
            </w:r>
            <w:r w:rsidR="008973FF">
              <w:fldChar w:fldCharType="separate"/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GFudmlsbGU8L0F1dGhvcj48WWVhcj4yMDE1PC9ZZWFy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</w:fldData>
              </w:fldChar>
            </w:r>
            <w:r w:rsidR="004B35E2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bGFudmlsbGU8L0F1dGhvcj48WWVhcj4yMDE1PC9ZZWFy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</w:fldData>
              </w:fldChar>
            </w:r>
            <w:r w:rsidR="004B35E2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1750E6">
              <w:rPr>
                <w:rFonts w:ascii="Arial" w:hAnsi="Arial" w:cs="Arial"/>
                <w:sz w:val="18"/>
                <w:szCs w:val="18"/>
              </w:rPr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1750E6">
              <w:rPr>
                <w:rFonts w:ascii="Arial" w:hAnsi="Arial" w:cs="Arial"/>
                <w:sz w:val="18"/>
                <w:szCs w:val="18"/>
              </w:rPr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4B35E2" w:rsidRPr="006466E6">
              <w:rPr>
                <w:rFonts w:ascii="Arial" w:hAnsi="Arial" w:cs="Arial"/>
                <w:noProof/>
                <w:sz w:val="18"/>
                <w:szCs w:val="18"/>
                <w:vertAlign w:val="superscript"/>
              </w:rPr>
              <w:t>21</w:t>
            </w:r>
            <w:r w:rsidR="001750E6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8973FF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  <w:shd w:val="clear" w:color="auto" w:fill="auto"/>
            <w:noWrap/>
            <w:hideMark/>
          </w:tcPr>
          <w:p w14:paraId="2E8854D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3F2ABD4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165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65AB2C98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Starting dose 3.0 mg/day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72DAB61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4B882EE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27D1822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5413A89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11388E3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MPA + GC</w:t>
            </w:r>
          </w:p>
        </w:tc>
      </w:tr>
      <w:tr w:rsidR="00526DF1" w:rsidRPr="00EF77B4" w14:paraId="7A5917EF" w14:textId="77777777" w:rsidTr="008D19C9">
        <w:trPr>
          <w:cantSplit/>
          <w:trHeight w:val="204"/>
        </w:trPr>
        <w:tc>
          <w:tcPr>
            <w:tcW w:w="1838" w:type="dxa"/>
            <w:shd w:val="clear" w:color="auto" w:fill="auto"/>
            <w:noWrap/>
            <w:hideMark/>
          </w:tcPr>
          <w:p w14:paraId="24A6424D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4EVERLUNG</w:t>
            </w:r>
            <w:hyperlink w:anchor="_ENREF_22" w:tooltip="Gottlieb, 2013 #85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/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&lt;EndNote&gt;&lt;Cite&gt;&lt;Author&gt;Gottlieb&lt;/Author&gt;&lt;Year&gt;2013&lt;/Year&gt;&lt;RecNum&gt;85&lt;/RecNum&gt;&lt;DisplayText&gt;&lt;style face="superscript"&gt;22&lt;/style&gt;&lt;/DisplayText&gt;&lt;record&gt;&lt;rec-number&gt;85&lt;/rec-number&gt;&lt;foreign-keys&gt;&lt;key app="EN" db-id="t2txxw2dnda0xpe9dxnpwerw2s5p2fvzx999"&gt;85&lt;/key&gt;&lt;/foreign-keys&gt;&lt;ref-type name="Journal Article"&gt;17&lt;/ref-type&gt;&lt;contributors&gt;&lt;authors&gt;&lt;author&gt;Gottlieb, J.&lt;/author&gt;&lt;author&gt;Deuse, T.&lt;/author&gt;&lt;author&gt;Witt, C.&lt;/author&gt;&lt;author&gt;Neurohr, C.&lt;/author&gt;&lt;author&gt;Mueller-Quernheim, J.&lt;/author&gt;&lt;author&gt;Sommerwerck, U.&lt;/author&gt;&lt;author&gt;Wirtz, H.&lt;/author&gt;&lt;author&gt;Wimmer, P.&lt;/author&gt;&lt;author&gt;Paulus, E. M.&lt;/author&gt;&lt;author&gt;Strueber, M.&lt;/author&gt;&lt;/authors&gt;&lt;/contributors&gt;&lt;titles&gt;&lt;title&gt;Comparison of an innovative everolimus-containing quadruple immunosuppressive regimen versus a standard triple regimen in lung transplant recipients and its impact on renal function, safety and efficacy: the 4EVERLUNG study design&lt;/title&gt;&lt;secondary-title&gt;J Heart Lung Transplant&lt;/secondary-title&gt;&lt;/titles&gt;&lt;periodical&gt;&lt;full-title&gt;J Heart Lung Transplant&lt;/full-title&gt;&lt;/periodical&gt;&lt;pages&gt;S171–S172&lt;/pages&gt;&lt;volume&gt;32(4 Suppl)&lt;/volume&gt;&lt;dates&gt;&lt;year&gt;2013&lt;/year&gt;&lt;pub-dates&gt;&lt;date&gt;2015/02/24&lt;/date&gt;&lt;/pub-dates&gt;&lt;/dates&gt;&lt;publisher&gt;Elsevier&lt;/publisher&gt;&lt;urls&gt;&lt;related-urls&gt;&lt;url&gt;http://www.jhltonline.org/article/S1053-2498(13)00422-1/abstract&lt;/url&gt;&lt;/related-urls&gt;&lt;/urls&gt;&lt;/record&gt;&lt;/Cite&gt;&lt;/EndNote&gt;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6466E6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22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shd w:val="clear" w:color="auto" w:fill="auto"/>
            <w:noWrap/>
            <w:hideMark/>
          </w:tcPr>
          <w:p w14:paraId="194A4CF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II</w:t>
            </w:r>
          </w:p>
        </w:tc>
        <w:tc>
          <w:tcPr>
            <w:tcW w:w="1162" w:type="dxa"/>
            <w:shd w:val="clear" w:color="auto" w:fill="auto"/>
            <w:noWrap/>
            <w:hideMark/>
          </w:tcPr>
          <w:p w14:paraId="5277035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32 planned</w:t>
            </w:r>
          </w:p>
        </w:tc>
        <w:tc>
          <w:tcPr>
            <w:tcW w:w="1392" w:type="dxa"/>
            <w:shd w:val="clear" w:color="auto" w:fill="auto"/>
            <w:noWrap/>
            <w:hideMark/>
          </w:tcPr>
          <w:p w14:paraId="3AC7B3CA" w14:textId="77777777" w:rsidR="00BF2A0A" w:rsidRPr="00EF77B4" w:rsidRDefault="00BF2A0A" w:rsidP="00763FBE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Centr</w:t>
            </w:r>
            <w:r>
              <w:rPr>
                <w:rFonts w:ascii="Arial" w:hAnsi="Arial" w:cs="Arial"/>
                <w:sz w:val="18"/>
                <w:szCs w:val="18"/>
              </w:rPr>
              <w:t>e</w:t>
            </w:r>
            <w:r w:rsidRPr="00EF77B4">
              <w:rPr>
                <w:rFonts w:ascii="Arial" w:hAnsi="Arial" w:cs="Arial"/>
                <w:sz w:val="18"/>
                <w:szCs w:val="18"/>
              </w:rPr>
              <w:t xml:space="preserve"> practice</w:t>
            </w:r>
          </w:p>
        </w:tc>
        <w:tc>
          <w:tcPr>
            <w:tcW w:w="1558" w:type="dxa"/>
            <w:shd w:val="clear" w:color="auto" w:fill="auto"/>
            <w:noWrap/>
            <w:hideMark/>
          </w:tcPr>
          <w:p w14:paraId="1A49130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4 ± 1 ng/mL</w:t>
            </w:r>
          </w:p>
        </w:tc>
        <w:tc>
          <w:tcPr>
            <w:tcW w:w="709" w:type="dxa"/>
            <w:shd w:val="clear" w:color="auto" w:fill="auto"/>
            <w:noWrap/>
            <w:hideMark/>
          </w:tcPr>
          <w:p w14:paraId="006C4B7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598C09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Local lab</w:t>
            </w:r>
          </w:p>
        </w:tc>
        <w:tc>
          <w:tcPr>
            <w:tcW w:w="2834" w:type="dxa"/>
            <w:shd w:val="clear" w:color="auto" w:fill="auto"/>
            <w:noWrap/>
            <w:hideMark/>
          </w:tcPr>
          <w:p w14:paraId="60224EC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+ MPA + GC</w:t>
            </w:r>
          </w:p>
        </w:tc>
        <w:tc>
          <w:tcPr>
            <w:tcW w:w="2692" w:type="dxa"/>
            <w:shd w:val="clear" w:color="auto" w:fill="auto"/>
            <w:noWrap/>
            <w:hideMark/>
          </w:tcPr>
          <w:p w14:paraId="1F361F3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+ MPA + GC</w:t>
            </w:r>
          </w:p>
        </w:tc>
      </w:tr>
      <w:tr w:rsidR="00C3089C" w:rsidRPr="00EF77B4" w14:paraId="3B2AE9F1" w14:textId="77777777" w:rsidTr="008D19C9">
        <w:trPr>
          <w:cantSplit/>
          <w:trHeight w:val="204"/>
        </w:trPr>
        <w:tc>
          <w:tcPr>
            <w:tcW w:w="14737" w:type="dxa"/>
            <w:gridSpan w:val="9"/>
            <w:shd w:val="clear" w:color="auto" w:fill="auto"/>
            <w:noWrap/>
            <w:hideMark/>
          </w:tcPr>
          <w:p w14:paraId="46F8358B" w14:textId="77777777" w:rsidR="00C3089C" w:rsidRPr="00EF77B4" w:rsidRDefault="00C3089C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b/>
                <w:bCs/>
                <w:sz w:val="18"/>
                <w:szCs w:val="18"/>
              </w:rPr>
              <w:t>Heart or lung transplantation</w:t>
            </w:r>
          </w:p>
        </w:tc>
      </w:tr>
      <w:tr w:rsidR="00526DF1" w:rsidRPr="00EF77B4" w14:paraId="42BD92F6" w14:textId="77777777" w:rsidTr="008D19C9">
        <w:trPr>
          <w:cantSplit/>
          <w:trHeight w:val="204"/>
        </w:trPr>
        <w:tc>
          <w:tcPr>
            <w:tcW w:w="183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85D9139" w14:textId="77777777" w:rsidR="00BF2A0A" w:rsidRPr="00EF77B4" w:rsidRDefault="00BF2A0A" w:rsidP="004B35E2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NOCTET</w:t>
            </w:r>
            <w:hyperlink w:anchor="_ENREF_23" w:tooltip="Gullestad, 2010 #99" w:history="1"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HdWxsZXN0YWQ8L0F1dGhvcj48WWVhcj4yMDEwPC9ZZWFy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begin">
                  <w:fldData xml:space="preserve">PEVuZE5vdGU+PENpdGU+PEF1dGhvcj5HdWxsZXN0YWQ8L0F1dGhvcj48WWVhcj4yMDEwPC9ZZWFy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</w:fldData>
                </w:fldChar>
              </w:r>
              <w:r w:rsidR="004B35E2">
                <w:rPr>
                  <w:rFonts w:ascii="Arial" w:hAnsi="Arial" w:cs="Arial"/>
                  <w:sz w:val="18"/>
                  <w:szCs w:val="18"/>
                </w:rPr>
                <w:instrText xml:space="preserve"> ADDIN EN.CITE.DATA </w:instrText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  <w:r w:rsidR="001750E6">
                <w:rPr>
                  <w:rFonts w:ascii="Arial" w:hAnsi="Arial" w:cs="Arial"/>
                  <w:sz w:val="18"/>
                  <w:szCs w:val="18"/>
                </w:rPr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separate"/>
              </w:r>
              <w:r w:rsidR="004B35E2" w:rsidRPr="006466E6">
                <w:rPr>
                  <w:rFonts w:ascii="Arial" w:hAnsi="Arial" w:cs="Arial"/>
                  <w:noProof/>
                  <w:sz w:val="18"/>
                  <w:szCs w:val="18"/>
                  <w:vertAlign w:val="superscript"/>
                </w:rPr>
                <w:t>23</w:t>
              </w:r>
              <w:r w:rsidR="001750E6">
                <w:rPr>
                  <w:rFonts w:ascii="Arial" w:hAnsi="Arial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8992D4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IV</w:t>
            </w:r>
          </w:p>
        </w:tc>
        <w:tc>
          <w:tcPr>
            <w:tcW w:w="116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76A89C1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282</w:t>
            </w:r>
          </w:p>
        </w:tc>
        <w:tc>
          <w:tcPr>
            <w:tcW w:w="139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D339B35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1.5–3.0 mg/day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FD64840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3–8 ng/mL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A9E8CCE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F8C6E3C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r w:rsidRPr="00EF77B4">
              <w:rPr>
                <w:rFonts w:ascii="Arial" w:hAnsi="Arial" w:cs="Arial"/>
                <w:sz w:val="18"/>
                <w:szCs w:val="18"/>
              </w:rPr>
              <w:t xml:space="preserve">FPIA </w:t>
            </w:r>
          </w:p>
        </w:tc>
        <w:tc>
          <w:tcPr>
            <w:tcW w:w="283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96DE4DD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reduced exposure) ± MMF ± AZA ± GC</w:t>
            </w:r>
          </w:p>
        </w:tc>
        <w:tc>
          <w:tcPr>
            <w:tcW w:w="269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7F1CFCB" w14:textId="77777777" w:rsidR="00BF2A0A" w:rsidRPr="00EF77B4" w:rsidRDefault="00BF2A0A" w:rsidP="008A3347">
            <w:pPr>
              <w:spacing w:before="120" w:after="120" w:line="240" w:lineRule="auto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CsA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EF77B4">
              <w:rPr>
                <w:rFonts w:ascii="Arial" w:hAnsi="Arial" w:cs="Arial"/>
                <w:sz w:val="18"/>
                <w:szCs w:val="18"/>
              </w:rPr>
              <w:t>Tac</w:t>
            </w:r>
            <w:proofErr w:type="spellEnd"/>
            <w:r w:rsidRPr="00EF77B4">
              <w:rPr>
                <w:rFonts w:ascii="Arial" w:hAnsi="Arial" w:cs="Arial"/>
                <w:sz w:val="18"/>
                <w:szCs w:val="18"/>
              </w:rPr>
              <w:t xml:space="preserve"> (standard exposure) ± MMF ± AZA ± GC</w:t>
            </w:r>
          </w:p>
        </w:tc>
      </w:tr>
    </w:tbl>
    <w:p w14:paraId="7DBBB6A3" w14:textId="77777777" w:rsidR="00EF77B4" w:rsidRDefault="00EF77B4">
      <w:pPr>
        <w:rPr>
          <w:rFonts w:ascii="Arial" w:hAnsi="Arial" w:cs="Arial"/>
          <w:sz w:val="18"/>
          <w:szCs w:val="18"/>
        </w:rPr>
      </w:pPr>
    </w:p>
    <w:p w14:paraId="255A922A" w14:textId="77777777" w:rsidR="008A3347" w:rsidRPr="008A3347" w:rsidRDefault="008A3347" w:rsidP="008A3347">
      <w:pPr>
        <w:rPr>
          <w:rFonts w:ascii="Arial" w:hAnsi="Arial" w:cs="Arial"/>
          <w:sz w:val="18"/>
          <w:szCs w:val="18"/>
        </w:rPr>
      </w:pPr>
      <w:proofErr w:type="spellStart"/>
      <w:proofErr w:type="gramStart"/>
      <w:r w:rsidRPr="008A3347">
        <w:rPr>
          <w:rFonts w:ascii="Arial" w:hAnsi="Arial" w:cs="Arial"/>
          <w:sz w:val="18"/>
          <w:szCs w:val="18"/>
          <w:vertAlign w:val="superscript"/>
        </w:rPr>
        <w:t>a</w:t>
      </w:r>
      <w:r w:rsidRPr="008A3347">
        <w:rPr>
          <w:rFonts w:ascii="Arial" w:hAnsi="Arial" w:cs="Arial"/>
          <w:sz w:val="18"/>
          <w:szCs w:val="18"/>
        </w:rPr>
        <w:t>Conducted</w:t>
      </w:r>
      <w:proofErr w:type="spellEnd"/>
      <w:proofErr w:type="gramEnd"/>
      <w:r w:rsidRPr="008A3347">
        <w:rPr>
          <w:rFonts w:ascii="Arial" w:hAnsi="Arial" w:cs="Arial"/>
          <w:sz w:val="18"/>
          <w:szCs w:val="18"/>
        </w:rPr>
        <w:t xml:space="preserve"> by central laboratory unless indicated otherwise. </w:t>
      </w:r>
      <w:proofErr w:type="spellStart"/>
      <w:proofErr w:type="gramStart"/>
      <w:r w:rsidRPr="008A3347">
        <w:rPr>
          <w:rFonts w:ascii="Arial" w:hAnsi="Arial" w:cs="Arial"/>
          <w:sz w:val="18"/>
          <w:szCs w:val="18"/>
          <w:vertAlign w:val="superscript"/>
        </w:rPr>
        <w:t>b</w:t>
      </w:r>
      <w:r w:rsidRPr="008A3347">
        <w:rPr>
          <w:rFonts w:ascii="Arial" w:hAnsi="Arial" w:cs="Arial"/>
          <w:sz w:val="18"/>
          <w:szCs w:val="18"/>
        </w:rPr>
        <w:t>Paediatric</w:t>
      </w:r>
      <w:proofErr w:type="spellEnd"/>
      <w:proofErr w:type="gramEnd"/>
      <w:r w:rsidRPr="008A3347">
        <w:rPr>
          <w:rFonts w:ascii="Arial" w:hAnsi="Arial" w:cs="Arial"/>
          <w:sz w:val="18"/>
          <w:szCs w:val="18"/>
        </w:rPr>
        <w:t xml:space="preserve"> study </w:t>
      </w:r>
    </w:p>
    <w:p w14:paraId="1EA60DFB" w14:textId="77777777" w:rsidR="008A3347" w:rsidRPr="008A3347" w:rsidRDefault="004B34BE" w:rsidP="005C0096">
      <w:pPr>
        <w:rPr>
          <w:rFonts w:ascii="Arial" w:hAnsi="Arial" w:cs="Arial"/>
          <w:sz w:val="18"/>
          <w:szCs w:val="18"/>
        </w:rPr>
      </w:pPr>
      <w:r w:rsidRPr="004B34BE">
        <w:rPr>
          <w:rFonts w:ascii="Arial" w:hAnsi="Arial" w:cs="Arial"/>
          <w:sz w:val="18"/>
          <w:szCs w:val="18"/>
        </w:rPr>
        <w:t>ASCERTAIN</w:t>
      </w:r>
      <w:r>
        <w:rPr>
          <w:rFonts w:ascii="Arial" w:hAnsi="Arial" w:cs="Arial"/>
          <w:sz w:val="18"/>
          <w:szCs w:val="18"/>
        </w:rPr>
        <w:t xml:space="preserve">, </w:t>
      </w:r>
      <w:r w:rsidRPr="004B34BE">
        <w:rPr>
          <w:rFonts w:ascii="Arial" w:hAnsi="Arial" w:cs="Arial"/>
          <w:sz w:val="18"/>
          <w:szCs w:val="18"/>
        </w:rPr>
        <w:t xml:space="preserve">Assessment of </w:t>
      </w:r>
      <w:proofErr w:type="spellStart"/>
      <w:r w:rsidRPr="004B34BE">
        <w:rPr>
          <w:rFonts w:ascii="Arial" w:hAnsi="Arial" w:cs="Arial"/>
          <w:sz w:val="18"/>
          <w:szCs w:val="18"/>
        </w:rPr>
        <w:t>everolimus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in addition to CNI reduction in the maintenance of renal transplant recipients</w:t>
      </w:r>
      <w:r>
        <w:rPr>
          <w:rFonts w:ascii="Arial" w:hAnsi="Arial" w:cs="Arial"/>
          <w:sz w:val="18"/>
          <w:szCs w:val="18"/>
        </w:rPr>
        <w:t xml:space="preserve">; </w:t>
      </w:r>
      <w:r w:rsidR="008A3347" w:rsidRPr="008A3347">
        <w:rPr>
          <w:rFonts w:ascii="Arial" w:hAnsi="Arial" w:cs="Arial"/>
          <w:sz w:val="18"/>
          <w:szCs w:val="18"/>
        </w:rPr>
        <w:t>ATG, anti-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thymocyte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 globulin; AZA, azathioprine;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Bxmab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basiliximab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; CD3mab, muromonab-CD3; </w:t>
      </w:r>
      <w:r w:rsidRPr="004B34BE">
        <w:rPr>
          <w:rFonts w:ascii="Arial" w:hAnsi="Arial" w:cs="Arial"/>
          <w:sz w:val="18"/>
          <w:szCs w:val="18"/>
        </w:rPr>
        <w:t xml:space="preserve">CENTRAL, </w:t>
      </w:r>
      <w:proofErr w:type="spellStart"/>
      <w:r w:rsidRPr="004B34BE">
        <w:rPr>
          <w:rFonts w:ascii="Arial" w:hAnsi="Arial" w:cs="Arial"/>
          <w:sz w:val="18"/>
          <w:szCs w:val="18"/>
        </w:rPr>
        <w:t>Certican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</w:t>
      </w:r>
      <w:proofErr w:type="spellStart"/>
      <w:r w:rsidRPr="004B34BE">
        <w:rPr>
          <w:rFonts w:ascii="Arial" w:hAnsi="Arial" w:cs="Arial"/>
          <w:sz w:val="18"/>
          <w:szCs w:val="18"/>
        </w:rPr>
        <w:t>nordic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trial in renal transplantation;</w:t>
      </w:r>
      <w:r w:rsidRPr="008A3347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CsA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ciclosporin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 A; </w:t>
      </w:r>
      <w:r w:rsidR="005C0096">
        <w:rPr>
          <w:rFonts w:ascii="Arial" w:hAnsi="Arial" w:cs="Arial"/>
          <w:sz w:val="18"/>
          <w:szCs w:val="18"/>
        </w:rPr>
        <w:t xml:space="preserve">ELISA, </w:t>
      </w:r>
      <w:r w:rsidR="005C0096" w:rsidRPr="005C0096">
        <w:rPr>
          <w:rFonts w:ascii="Arial" w:hAnsi="Arial" w:cs="Arial"/>
          <w:sz w:val="18"/>
          <w:szCs w:val="18"/>
        </w:rPr>
        <w:t>en</w:t>
      </w:r>
      <w:r w:rsidR="005C0096">
        <w:rPr>
          <w:rFonts w:ascii="Arial" w:hAnsi="Arial" w:cs="Arial"/>
          <w:sz w:val="18"/>
          <w:szCs w:val="18"/>
        </w:rPr>
        <w:t xml:space="preserve">zyme-linked </w:t>
      </w:r>
      <w:proofErr w:type="spellStart"/>
      <w:r w:rsidR="005C0096">
        <w:rPr>
          <w:rFonts w:ascii="Arial" w:hAnsi="Arial" w:cs="Arial"/>
          <w:sz w:val="18"/>
          <w:szCs w:val="18"/>
        </w:rPr>
        <w:t>immunosorbent</w:t>
      </w:r>
      <w:proofErr w:type="spellEnd"/>
      <w:r w:rsidR="005C0096">
        <w:rPr>
          <w:rFonts w:ascii="Arial" w:hAnsi="Arial" w:cs="Arial"/>
          <w:sz w:val="18"/>
          <w:szCs w:val="18"/>
        </w:rPr>
        <w:t xml:space="preserve"> assay; </w:t>
      </w:r>
      <w:r w:rsidRPr="004B34BE">
        <w:rPr>
          <w:rFonts w:ascii="Arial" w:hAnsi="Arial" w:cs="Arial"/>
          <w:sz w:val="18"/>
          <w:szCs w:val="18"/>
        </w:rPr>
        <w:t xml:space="preserve">EVEREST, </w:t>
      </w:r>
      <w:proofErr w:type="spellStart"/>
      <w:r w:rsidRPr="004B34BE">
        <w:rPr>
          <w:rFonts w:ascii="Arial" w:hAnsi="Arial" w:cs="Arial"/>
          <w:sz w:val="18"/>
          <w:szCs w:val="18"/>
        </w:rPr>
        <w:t>Everolimus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for renal cancer ensuing surgical therapy</w:t>
      </w:r>
      <w:r>
        <w:rPr>
          <w:rFonts w:ascii="Arial" w:hAnsi="Arial" w:cs="Arial"/>
          <w:sz w:val="18"/>
          <w:szCs w:val="18"/>
        </w:rPr>
        <w:t>;</w:t>
      </w:r>
      <w:r w:rsidRPr="008A3347">
        <w:rPr>
          <w:rFonts w:ascii="Arial" w:hAnsi="Arial" w:cs="Arial"/>
          <w:sz w:val="18"/>
          <w:szCs w:val="18"/>
        </w:rPr>
        <w:t xml:space="preserve"> </w:t>
      </w:r>
      <w:r w:rsidR="00763FBE">
        <w:rPr>
          <w:rFonts w:ascii="Arial" w:hAnsi="Arial" w:cs="Arial"/>
          <w:sz w:val="18"/>
          <w:szCs w:val="18"/>
        </w:rPr>
        <w:t xml:space="preserve">EVR, </w:t>
      </w:r>
      <w:proofErr w:type="spellStart"/>
      <w:r w:rsidR="00763FBE">
        <w:rPr>
          <w:rFonts w:ascii="Arial" w:hAnsi="Arial" w:cs="Arial"/>
          <w:sz w:val="18"/>
          <w:szCs w:val="18"/>
        </w:rPr>
        <w:t>everolimus</w:t>
      </w:r>
      <w:proofErr w:type="spellEnd"/>
      <w:r w:rsidR="00763FBE">
        <w:rPr>
          <w:rFonts w:ascii="Arial" w:hAnsi="Arial" w:cs="Arial"/>
          <w:sz w:val="18"/>
          <w:szCs w:val="18"/>
        </w:rPr>
        <w:t xml:space="preserve">; </w:t>
      </w:r>
      <w:r w:rsidR="008A3347" w:rsidRPr="008A3347">
        <w:rPr>
          <w:rFonts w:ascii="Arial" w:hAnsi="Arial" w:cs="Arial"/>
          <w:sz w:val="18"/>
          <w:szCs w:val="18"/>
        </w:rPr>
        <w:t xml:space="preserve">FPIA, fluorescence polarization assay; GC, glucocorticoid; IL2Ra, interleukin-2 receptor antagonist; </w:t>
      </w:r>
      <w:r w:rsidR="005C0096">
        <w:rPr>
          <w:rFonts w:ascii="Arial" w:hAnsi="Arial" w:cs="Arial"/>
          <w:sz w:val="18"/>
          <w:szCs w:val="18"/>
        </w:rPr>
        <w:t xml:space="preserve">LC-MS/MS, </w:t>
      </w:r>
      <w:r w:rsidR="005C0096" w:rsidRPr="005C0096">
        <w:rPr>
          <w:rFonts w:ascii="Arial" w:hAnsi="Arial" w:cs="Arial"/>
          <w:sz w:val="18"/>
          <w:szCs w:val="18"/>
        </w:rPr>
        <w:t>liquid chromatography-tandem mass spectrometry</w:t>
      </w:r>
      <w:r w:rsidR="005C0096">
        <w:rPr>
          <w:rFonts w:ascii="Arial" w:hAnsi="Arial" w:cs="Arial"/>
          <w:sz w:val="18"/>
          <w:szCs w:val="18"/>
        </w:rPr>
        <w:t>;</w:t>
      </w:r>
      <w:r w:rsidR="005C0096" w:rsidRPr="005C0096">
        <w:rPr>
          <w:rFonts w:ascii="Arial" w:hAnsi="Arial" w:cs="Arial"/>
          <w:sz w:val="18"/>
          <w:szCs w:val="18"/>
        </w:rPr>
        <w:t xml:space="preserve"> </w:t>
      </w:r>
      <w:r w:rsidR="005C0096">
        <w:rPr>
          <w:rFonts w:ascii="Arial" w:hAnsi="Arial" w:cs="Arial"/>
          <w:sz w:val="18"/>
          <w:szCs w:val="18"/>
        </w:rPr>
        <w:t xml:space="preserve">MMF, </w:t>
      </w:r>
      <w:proofErr w:type="spellStart"/>
      <w:r w:rsidR="005C0096" w:rsidRPr="005C0096">
        <w:rPr>
          <w:rFonts w:ascii="Arial" w:hAnsi="Arial" w:cs="Arial"/>
          <w:sz w:val="18"/>
          <w:szCs w:val="18"/>
        </w:rPr>
        <w:t>mycophenolate</w:t>
      </w:r>
      <w:proofErr w:type="spellEnd"/>
      <w:r w:rsidR="005C0096" w:rsidRPr="005C0096">
        <w:rPr>
          <w:rFonts w:ascii="Arial" w:hAnsi="Arial" w:cs="Arial"/>
          <w:sz w:val="18"/>
          <w:szCs w:val="18"/>
        </w:rPr>
        <w:t xml:space="preserve"> </w:t>
      </w:r>
      <w:proofErr w:type="spellStart"/>
      <w:r w:rsidR="005C0096" w:rsidRPr="005C0096">
        <w:rPr>
          <w:rFonts w:ascii="Arial" w:hAnsi="Arial" w:cs="Arial"/>
          <w:sz w:val="18"/>
          <w:szCs w:val="18"/>
        </w:rPr>
        <w:t>mofetil</w:t>
      </w:r>
      <w:proofErr w:type="spellEnd"/>
      <w:r w:rsidR="005C0096">
        <w:rPr>
          <w:rFonts w:ascii="Arial" w:hAnsi="Arial" w:cs="Arial"/>
          <w:sz w:val="18"/>
          <w:szCs w:val="18"/>
        </w:rPr>
        <w:t xml:space="preserve">; </w:t>
      </w:r>
      <w:r w:rsidR="008A3347" w:rsidRPr="008A3347">
        <w:rPr>
          <w:rFonts w:ascii="Arial" w:hAnsi="Arial" w:cs="Arial"/>
          <w:sz w:val="18"/>
          <w:szCs w:val="18"/>
        </w:rPr>
        <w:t xml:space="preserve">MPA,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mycophenolic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 acid; </w:t>
      </w:r>
      <w:r w:rsidR="005C0096">
        <w:rPr>
          <w:rFonts w:ascii="Arial" w:hAnsi="Arial" w:cs="Arial"/>
          <w:sz w:val="18"/>
          <w:szCs w:val="18"/>
        </w:rPr>
        <w:t xml:space="preserve">N/A not applicable; </w:t>
      </w:r>
      <w:r>
        <w:rPr>
          <w:rFonts w:ascii="Arial" w:hAnsi="Arial" w:cs="Arial"/>
          <w:sz w:val="18"/>
          <w:szCs w:val="18"/>
        </w:rPr>
        <w:t xml:space="preserve">SCHEDULE, </w:t>
      </w:r>
      <w:r w:rsidRPr="004B34BE">
        <w:rPr>
          <w:rFonts w:ascii="Arial" w:hAnsi="Arial" w:cs="Arial"/>
          <w:sz w:val="18"/>
          <w:szCs w:val="18"/>
        </w:rPr>
        <w:t xml:space="preserve">Scandinavian heart transplant </w:t>
      </w:r>
      <w:proofErr w:type="spellStart"/>
      <w:r w:rsidRPr="004B34BE">
        <w:rPr>
          <w:rFonts w:ascii="Arial" w:hAnsi="Arial" w:cs="Arial"/>
          <w:sz w:val="18"/>
          <w:szCs w:val="18"/>
        </w:rPr>
        <w:t>everolimus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de novo study with early </w:t>
      </w:r>
      <w:proofErr w:type="spellStart"/>
      <w:r w:rsidRPr="004B34BE">
        <w:rPr>
          <w:rFonts w:ascii="Arial" w:hAnsi="Arial" w:cs="Arial"/>
          <w:sz w:val="18"/>
          <w:szCs w:val="18"/>
        </w:rPr>
        <w:t>calcineurin</w:t>
      </w:r>
      <w:proofErr w:type="spellEnd"/>
      <w:r w:rsidRPr="004B34BE">
        <w:rPr>
          <w:rFonts w:ascii="Arial" w:hAnsi="Arial" w:cs="Arial"/>
          <w:sz w:val="18"/>
          <w:szCs w:val="18"/>
        </w:rPr>
        <w:t xml:space="preserve"> inhibitors avoidance</w:t>
      </w:r>
      <w:r w:rsidR="005C0096">
        <w:rPr>
          <w:rFonts w:ascii="Arial" w:hAnsi="Arial" w:cs="Arial"/>
          <w:sz w:val="18"/>
          <w:szCs w:val="18"/>
        </w:rPr>
        <w:t xml:space="preserve">; </w:t>
      </w:r>
      <w:r w:rsidR="005C0096" w:rsidRPr="005C0096">
        <w:rPr>
          <w:rFonts w:ascii="Arial" w:hAnsi="Arial" w:cs="Arial"/>
          <w:sz w:val="18"/>
          <w:szCs w:val="18"/>
        </w:rPr>
        <w:t>SOCRATES</w:t>
      </w:r>
      <w:r w:rsidR="005C0096">
        <w:rPr>
          <w:rFonts w:ascii="Arial" w:hAnsi="Arial" w:cs="Arial"/>
          <w:sz w:val="18"/>
          <w:szCs w:val="18"/>
        </w:rPr>
        <w:t xml:space="preserve">, </w:t>
      </w:r>
      <w:r w:rsidR="005C0096" w:rsidRPr="005C0096">
        <w:rPr>
          <w:rFonts w:ascii="Arial" w:hAnsi="Arial" w:cs="Arial"/>
          <w:sz w:val="18"/>
          <w:szCs w:val="18"/>
        </w:rPr>
        <w:t xml:space="preserve">Steroid or </w:t>
      </w:r>
      <w:proofErr w:type="spellStart"/>
      <w:r w:rsidR="005C0096" w:rsidRPr="005C0096">
        <w:rPr>
          <w:rFonts w:ascii="Arial" w:hAnsi="Arial" w:cs="Arial"/>
          <w:sz w:val="18"/>
          <w:szCs w:val="18"/>
        </w:rPr>
        <w:t>cyclosporin</w:t>
      </w:r>
      <w:proofErr w:type="spellEnd"/>
      <w:r w:rsidR="005C0096" w:rsidRPr="005C0096">
        <w:rPr>
          <w:rFonts w:ascii="Arial" w:hAnsi="Arial" w:cs="Arial"/>
          <w:sz w:val="18"/>
          <w:szCs w:val="18"/>
        </w:rPr>
        <w:t xml:space="preserve"> removal after transplant using </w:t>
      </w:r>
      <w:proofErr w:type="spellStart"/>
      <w:r w:rsidR="005C0096" w:rsidRPr="005C0096">
        <w:rPr>
          <w:rFonts w:ascii="Arial" w:hAnsi="Arial" w:cs="Arial"/>
          <w:sz w:val="18"/>
          <w:szCs w:val="18"/>
        </w:rPr>
        <w:t>everolimus</w:t>
      </w:r>
      <w:proofErr w:type="spellEnd"/>
      <w:r w:rsidR="005C0096">
        <w:rPr>
          <w:rFonts w:ascii="Arial" w:hAnsi="Arial" w:cs="Arial"/>
          <w:sz w:val="18"/>
          <w:szCs w:val="18"/>
        </w:rPr>
        <w:t xml:space="preserve">;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Tac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 xml:space="preserve">, </w:t>
      </w:r>
      <w:proofErr w:type="spellStart"/>
      <w:r w:rsidR="008A3347" w:rsidRPr="008A3347">
        <w:rPr>
          <w:rFonts w:ascii="Arial" w:hAnsi="Arial" w:cs="Arial"/>
          <w:sz w:val="18"/>
          <w:szCs w:val="18"/>
        </w:rPr>
        <w:t>tacrolimus</w:t>
      </w:r>
      <w:proofErr w:type="spellEnd"/>
      <w:r w:rsidR="008A3347" w:rsidRPr="008A3347">
        <w:rPr>
          <w:rFonts w:ascii="Arial" w:hAnsi="Arial" w:cs="Arial"/>
          <w:sz w:val="18"/>
          <w:szCs w:val="18"/>
        </w:rPr>
        <w:t>; TDM, therapeutic drug monitoring</w:t>
      </w:r>
      <w:r w:rsidR="00E6372E">
        <w:rPr>
          <w:rFonts w:ascii="Arial" w:hAnsi="Arial" w:cs="Arial"/>
          <w:sz w:val="18"/>
          <w:szCs w:val="18"/>
        </w:rPr>
        <w:t>.</w:t>
      </w:r>
    </w:p>
    <w:p w14:paraId="63731CEA" w14:textId="77777777" w:rsidR="008A3347" w:rsidRDefault="008A3347">
      <w:pPr>
        <w:rPr>
          <w:rFonts w:ascii="Arial" w:hAnsi="Arial" w:cs="Arial"/>
          <w:sz w:val="18"/>
          <w:szCs w:val="18"/>
        </w:rPr>
      </w:pPr>
    </w:p>
    <w:p w14:paraId="522928D4" w14:textId="77777777" w:rsidR="004B35E2" w:rsidRPr="00513473" w:rsidRDefault="001750E6" w:rsidP="000F2B07">
      <w:pPr>
        <w:spacing w:after="0" w:line="480" w:lineRule="auto"/>
        <w:rPr>
          <w:rFonts w:ascii="Arial" w:hAnsi="Arial" w:cs="Arial"/>
          <w:b/>
          <w:noProof/>
          <w:sz w:val="20"/>
          <w:szCs w:val="20"/>
          <w:lang w:val="de-DE"/>
        </w:rPr>
      </w:pPr>
      <w:r w:rsidRPr="006466E6">
        <w:rPr>
          <w:rFonts w:ascii="Arial" w:hAnsi="Arial" w:cs="Arial"/>
          <w:sz w:val="18"/>
          <w:szCs w:val="18"/>
        </w:rPr>
        <w:fldChar w:fldCharType="begin"/>
      </w:r>
      <w:r w:rsidR="00C14D48" w:rsidRPr="00513473">
        <w:rPr>
          <w:rFonts w:ascii="Arial" w:hAnsi="Arial" w:cs="Arial"/>
          <w:sz w:val="18"/>
          <w:szCs w:val="18"/>
          <w:lang w:val="de-DE"/>
        </w:rPr>
        <w:instrText xml:space="preserve"> ADDIN EN.REFLIST </w:instrText>
      </w:r>
      <w:r w:rsidRPr="006466E6">
        <w:rPr>
          <w:rFonts w:ascii="Arial" w:hAnsi="Arial" w:cs="Arial"/>
          <w:sz w:val="18"/>
          <w:szCs w:val="18"/>
        </w:rPr>
        <w:fldChar w:fldCharType="separate"/>
      </w:r>
      <w:r w:rsidR="004B35E2" w:rsidRPr="00513473">
        <w:rPr>
          <w:rFonts w:ascii="Arial" w:hAnsi="Arial" w:cs="Arial"/>
          <w:b/>
          <w:noProof/>
          <w:sz w:val="20"/>
          <w:szCs w:val="20"/>
          <w:lang w:val="de-DE"/>
        </w:rPr>
        <w:t>References</w:t>
      </w:r>
    </w:p>
    <w:p w14:paraId="10103578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" w:name="_ENREF_1"/>
      <w:r w:rsidRPr="00513473">
        <w:rPr>
          <w:rFonts w:ascii="Arial" w:hAnsi="Arial" w:cs="Arial"/>
          <w:noProof/>
          <w:sz w:val="18"/>
          <w:szCs w:val="18"/>
          <w:lang w:val="de-DE"/>
        </w:rPr>
        <w:t>1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Kahan BD, Kaplan B, Lorber MI, et al. </w:t>
      </w:r>
      <w:r w:rsidRPr="004B35E2">
        <w:rPr>
          <w:rFonts w:ascii="Arial" w:hAnsi="Arial" w:cs="Arial"/>
          <w:noProof/>
          <w:sz w:val="18"/>
          <w:szCs w:val="18"/>
        </w:rPr>
        <w:t xml:space="preserve">RAD in de novo renal transplantation: comparison of three doses on the incidence and severity of acute rejection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1;71:1400–1406.</w:t>
      </w:r>
      <w:bookmarkEnd w:id="1"/>
    </w:p>
    <w:p w14:paraId="58DFF803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2" w:name="_ENREF_2"/>
      <w:r w:rsidRPr="004B35E2">
        <w:rPr>
          <w:rFonts w:ascii="Arial" w:hAnsi="Arial" w:cs="Arial"/>
          <w:noProof/>
          <w:sz w:val="18"/>
          <w:szCs w:val="18"/>
        </w:rPr>
        <w:lastRenderedPageBreak/>
        <w:t>2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Vitko S, Margreiter R, Weimar W, et al. Everolimus (Certican) 12-month safety and efficacy versus mycophenolate mofetil in de novo renal transplant recipients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4;78:1532–1540.</w:t>
      </w:r>
      <w:bookmarkEnd w:id="2"/>
    </w:p>
    <w:p w14:paraId="233A6681" w14:textId="77777777" w:rsidR="004B35E2" w:rsidRPr="00513473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3" w:name="_ENREF_3"/>
      <w:r w:rsidRPr="004B35E2">
        <w:rPr>
          <w:rFonts w:ascii="Arial" w:hAnsi="Arial" w:cs="Arial"/>
          <w:noProof/>
          <w:sz w:val="18"/>
          <w:szCs w:val="18"/>
        </w:rPr>
        <w:t>3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Vitko S, Margreiter R, Weimar W, et al. Three-year efficacy and safety results from a study of everolimus versus mycophenolate mofetil in de novo renal transplant patients. </w:t>
      </w:r>
      <w:r w:rsidRPr="00513473">
        <w:rPr>
          <w:rFonts w:ascii="Arial" w:hAnsi="Arial" w:cs="Arial"/>
          <w:i/>
          <w:noProof/>
          <w:sz w:val="18"/>
          <w:szCs w:val="18"/>
          <w:lang w:val="de-DE"/>
        </w:rPr>
        <w:t xml:space="preserve">Am J Transplant. 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>2005;5:2521–2530.</w:t>
      </w:r>
      <w:bookmarkEnd w:id="3"/>
    </w:p>
    <w:p w14:paraId="127B2D6C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4" w:name="_ENREF_4"/>
      <w:r w:rsidRPr="00513473">
        <w:rPr>
          <w:rFonts w:ascii="Arial" w:hAnsi="Arial" w:cs="Arial"/>
          <w:noProof/>
          <w:sz w:val="18"/>
          <w:szCs w:val="18"/>
          <w:lang w:val="de-DE"/>
        </w:rPr>
        <w:t>4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Lorber MI, Mulgaonkar S, Butt KM, et al. </w:t>
      </w:r>
      <w:r w:rsidRPr="004B35E2">
        <w:rPr>
          <w:rFonts w:ascii="Arial" w:hAnsi="Arial" w:cs="Arial"/>
          <w:noProof/>
          <w:sz w:val="18"/>
          <w:szCs w:val="18"/>
        </w:rPr>
        <w:t xml:space="preserve">Everolimus versus mycophenolate mofetil in the prevention of rejection in de novo renal transplant recipients: a 3-year randomized, multicenter, phase III study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5;80:244–252.</w:t>
      </w:r>
      <w:bookmarkEnd w:id="4"/>
    </w:p>
    <w:p w14:paraId="1A8A3173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5" w:name="_ENREF_5"/>
      <w:r w:rsidRPr="004B35E2">
        <w:rPr>
          <w:rFonts w:ascii="Arial" w:hAnsi="Arial" w:cs="Arial"/>
          <w:noProof/>
          <w:sz w:val="18"/>
          <w:szCs w:val="18"/>
        </w:rPr>
        <w:t>5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Vitko S, Tedesco H, Eris J, et al. Everolimus with optimized cyclosporine dosing in renal transplant recipients: 6-month safety and efficacy results of two randomized studies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4B35E2">
        <w:rPr>
          <w:rFonts w:ascii="Arial" w:hAnsi="Arial" w:cs="Arial"/>
          <w:noProof/>
          <w:sz w:val="18"/>
          <w:szCs w:val="18"/>
        </w:rPr>
        <w:t>2004;4:626–635.</w:t>
      </w:r>
      <w:bookmarkEnd w:id="5"/>
    </w:p>
    <w:p w14:paraId="4297B882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6" w:name="_ENREF_6"/>
      <w:r w:rsidRPr="004B35E2">
        <w:rPr>
          <w:rFonts w:ascii="Arial" w:hAnsi="Arial" w:cs="Arial"/>
          <w:noProof/>
          <w:sz w:val="18"/>
          <w:szCs w:val="18"/>
        </w:rPr>
        <w:t>6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Tedesco Silva H, Jr., Cibrik D, Johnston T, et al. Everolimus plus reduced-exposure CsA versus mycophenolic acid plus standard-exposure CsA in renal-transplant recipients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4B35E2">
        <w:rPr>
          <w:rFonts w:ascii="Arial" w:hAnsi="Arial" w:cs="Arial"/>
          <w:noProof/>
          <w:sz w:val="18"/>
          <w:szCs w:val="18"/>
        </w:rPr>
        <w:t>2010;10:1401–1413.</w:t>
      </w:r>
      <w:bookmarkEnd w:id="6"/>
    </w:p>
    <w:p w14:paraId="518E21C0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7" w:name="_ENREF_7"/>
      <w:r w:rsidRPr="004B35E2">
        <w:rPr>
          <w:rFonts w:ascii="Arial" w:hAnsi="Arial" w:cs="Arial"/>
          <w:noProof/>
          <w:sz w:val="18"/>
          <w:szCs w:val="18"/>
        </w:rPr>
        <w:t>7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Salvadori M, Scolari MP, Bertoni E, et al. Everolimus with very low-exposure cyclosporine A in de novo kidney transplantation: a multicenter, randomized, controlled trial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9;88:1194–1202.</w:t>
      </w:r>
      <w:bookmarkEnd w:id="7"/>
    </w:p>
    <w:p w14:paraId="54B1AA60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8" w:name="_ENREF_8"/>
      <w:r w:rsidRPr="004B35E2">
        <w:rPr>
          <w:rFonts w:ascii="Arial" w:hAnsi="Arial" w:cs="Arial"/>
          <w:noProof/>
          <w:sz w:val="18"/>
          <w:szCs w:val="18"/>
        </w:rPr>
        <w:t>8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Chan L, Greenstein S, Hardy MA, et al. Multicenter, randomized study of the use of everolimus with tacrolimus after renal transplantation demonstrates its effectiveness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8;85:821–826.</w:t>
      </w:r>
      <w:bookmarkEnd w:id="8"/>
    </w:p>
    <w:p w14:paraId="3EE206BB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9" w:name="_ENREF_9"/>
      <w:r w:rsidRPr="004B35E2">
        <w:rPr>
          <w:rFonts w:ascii="Arial" w:hAnsi="Arial" w:cs="Arial"/>
          <w:noProof/>
          <w:sz w:val="18"/>
          <w:szCs w:val="18"/>
        </w:rPr>
        <w:t>9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Langer RM, Hené R, Vitko S, et al. Everolimus plus early tacrolimus minimization: a phase III, randomized, open-label, multicentre trial in renal transplantation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 Int. </w:t>
      </w:r>
      <w:r w:rsidRPr="004B35E2">
        <w:rPr>
          <w:rFonts w:ascii="Arial" w:hAnsi="Arial" w:cs="Arial"/>
          <w:noProof/>
          <w:sz w:val="18"/>
          <w:szCs w:val="18"/>
        </w:rPr>
        <w:t>2012;25:592–602.</w:t>
      </w:r>
      <w:bookmarkEnd w:id="9"/>
    </w:p>
    <w:p w14:paraId="00291652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0" w:name="_ENREF_10"/>
      <w:r w:rsidRPr="004B35E2">
        <w:rPr>
          <w:rFonts w:ascii="Arial" w:hAnsi="Arial" w:cs="Arial"/>
          <w:noProof/>
          <w:sz w:val="18"/>
          <w:szCs w:val="18"/>
        </w:rPr>
        <w:t>10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Holdaas H, Rostaing L, Serón D, et al. Conversion of long-term kidney transplant recipients from calcineurin inhibitor therapy to everolimus: a randomized, multicenter, 24-month study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11;92:410–418.</w:t>
      </w:r>
      <w:bookmarkEnd w:id="10"/>
    </w:p>
    <w:p w14:paraId="4349E7DC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1" w:name="_ENREF_11"/>
      <w:r w:rsidRPr="004B35E2">
        <w:rPr>
          <w:rFonts w:ascii="Arial" w:hAnsi="Arial" w:cs="Arial"/>
          <w:noProof/>
          <w:sz w:val="18"/>
          <w:szCs w:val="18"/>
        </w:rPr>
        <w:t>11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Budde K, Witzke O, Lehner F, et al. Superior renal function in an everolimus-based calcineurin inhibitor free regimen compared to standard cyclosporine/mycophenolate and low cyclosporine/everolimus: the HERAKLES study [Abstract #50]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4B35E2">
        <w:rPr>
          <w:rFonts w:ascii="Arial" w:hAnsi="Arial" w:cs="Arial"/>
          <w:noProof/>
          <w:sz w:val="18"/>
          <w:szCs w:val="18"/>
        </w:rPr>
        <w:t>2012;12(Suppl 3):41.</w:t>
      </w:r>
      <w:bookmarkEnd w:id="11"/>
    </w:p>
    <w:p w14:paraId="0550B2E0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2" w:name="_ENREF_12"/>
      <w:r w:rsidRPr="004B35E2">
        <w:rPr>
          <w:rFonts w:ascii="Arial" w:hAnsi="Arial" w:cs="Arial"/>
          <w:noProof/>
          <w:sz w:val="18"/>
          <w:szCs w:val="18"/>
        </w:rPr>
        <w:t>12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Qazi Y, Shaffer D, Kaplan B, et al. Efficacy and safety of everolimus with low-dose tacrolimus in de novo renal transplant recipients: 12-month randomized study [Abstract #713]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4B35E2">
        <w:rPr>
          <w:rFonts w:ascii="Arial" w:hAnsi="Arial" w:cs="Arial"/>
          <w:noProof/>
          <w:sz w:val="18"/>
          <w:szCs w:val="18"/>
        </w:rPr>
        <w:t>2014;14(Suppl 3):80.</w:t>
      </w:r>
      <w:bookmarkEnd w:id="12"/>
    </w:p>
    <w:p w14:paraId="03EAF5F9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3" w:name="_ENREF_13"/>
      <w:r w:rsidRPr="004B35E2">
        <w:rPr>
          <w:rFonts w:ascii="Arial" w:hAnsi="Arial" w:cs="Arial"/>
          <w:noProof/>
          <w:sz w:val="18"/>
          <w:szCs w:val="18"/>
        </w:rPr>
        <w:t>13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Ettenger R, Pape L, Tonshoff B, et al. Design and rationale of CRADLE: a randomized, phase III trial evaluating efficacy and safety of early everolimus introduction to reduce CNI exposure and to withdraw steroids in pediatric renal transplant recipients [Abstract #3806.163]. </w:t>
      </w:r>
      <w:r w:rsidRPr="004B35E2">
        <w:rPr>
          <w:rFonts w:ascii="Arial" w:hAnsi="Arial" w:cs="Arial"/>
          <w:i/>
          <w:noProof/>
          <w:sz w:val="18"/>
          <w:szCs w:val="18"/>
        </w:rPr>
        <w:t>Presented at the Pediatric Academic Sciences Annual Meeting, May 5th, 2014</w:t>
      </w:r>
      <w:r w:rsidRPr="004B35E2">
        <w:rPr>
          <w:rFonts w:ascii="Arial" w:hAnsi="Arial" w:cs="Arial"/>
          <w:noProof/>
          <w:sz w:val="18"/>
          <w:szCs w:val="18"/>
        </w:rPr>
        <w:t>. Vancouver, BC, 2014.</w:t>
      </w:r>
      <w:bookmarkEnd w:id="13"/>
    </w:p>
    <w:p w14:paraId="67EB0694" w14:textId="77777777" w:rsidR="004B35E2" w:rsidRPr="00513473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14" w:name="_ENREF_14"/>
      <w:r w:rsidRPr="004B35E2">
        <w:rPr>
          <w:rFonts w:ascii="Arial" w:hAnsi="Arial" w:cs="Arial"/>
          <w:noProof/>
          <w:sz w:val="18"/>
          <w:szCs w:val="18"/>
        </w:rPr>
        <w:t>14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De Simone P, Nevens F, De Carlis L, et al. Everolimus with reduced tacrolimus improves renal function in de novo liver transplant recipients: a randomized controlled trial. </w:t>
      </w:r>
      <w:r w:rsidRPr="00513473">
        <w:rPr>
          <w:rFonts w:ascii="Arial" w:hAnsi="Arial" w:cs="Arial"/>
          <w:i/>
          <w:noProof/>
          <w:sz w:val="18"/>
          <w:szCs w:val="18"/>
          <w:lang w:val="de-DE"/>
        </w:rPr>
        <w:t xml:space="preserve">Am J Transplant. 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>2012;12:3008–3020.</w:t>
      </w:r>
      <w:bookmarkEnd w:id="14"/>
    </w:p>
    <w:p w14:paraId="3E6853A7" w14:textId="77777777" w:rsidR="004B35E2" w:rsidRPr="00513473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15" w:name="_ENREF_15"/>
      <w:r w:rsidRPr="00513473">
        <w:rPr>
          <w:rFonts w:ascii="Arial" w:hAnsi="Arial" w:cs="Arial"/>
          <w:noProof/>
          <w:sz w:val="18"/>
          <w:szCs w:val="18"/>
          <w:lang w:val="de-DE"/>
        </w:rPr>
        <w:t>15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Eisen HJ, Tuzcu EM, Dorent R, et al. </w:t>
      </w:r>
      <w:r w:rsidRPr="004B35E2">
        <w:rPr>
          <w:rFonts w:ascii="Arial" w:hAnsi="Arial" w:cs="Arial"/>
          <w:noProof/>
          <w:sz w:val="18"/>
          <w:szCs w:val="18"/>
        </w:rPr>
        <w:t xml:space="preserve">Everolimus for the prevention of allograft rejection and vasculopathy in cardiac-transplant recipients. </w:t>
      </w:r>
      <w:r w:rsidRPr="00513473">
        <w:rPr>
          <w:rFonts w:ascii="Arial" w:hAnsi="Arial" w:cs="Arial"/>
          <w:i/>
          <w:noProof/>
          <w:sz w:val="18"/>
          <w:szCs w:val="18"/>
          <w:lang w:val="de-DE"/>
        </w:rPr>
        <w:t xml:space="preserve">N Engl J Med. 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>2003;349:847–858.</w:t>
      </w:r>
      <w:bookmarkEnd w:id="15"/>
    </w:p>
    <w:p w14:paraId="435DF91F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6" w:name="_ENREF_16"/>
      <w:r w:rsidRPr="00513473">
        <w:rPr>
          <w:rFonts w:ascii="Arial" w:hAnsi="Arial" w:cs="Arial"/>
          <w:noProof/>
          <w:sz w:val="18"/>
          <w:szCs w:val="18"/>
          <w:lang w:val="de-DE"/>
        </w:rPr>
        <w:lastRenderedPageBreak/>
        <w:t>16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Lehmkuhl HB, Arizon J, Vigano M, et al. </w:t>
      </w:r>
      <w:r w:rsidRPr="004B35E2">
        <w:rPr>
          <w:rFonts w:ascii="Arial" w:hAnsi="Arial" w:cs="Arial"/>
          <w:noProof/>
          <w:sz w:val="18"/>
          <w:szCs w:val="18"/>
        </w:rPr>
        <w:t xml:space="preserve">Everolimus with reduced cyclosporine versus MMF with standard cyclosporine in de novo heart transplant recipients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09;88:115–122.</w:t>
      </w:r>
      <w:bookmarkEnd w:id="16"/>
    </w:p>
    <w:p w14:paraId="072AF0BC" w14:textId="77777777" w:rsidR="004B35E2" w:rsidRPr="00513473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17" w:name="_ENREF_17"/>
      <w:r w:rsidRPr="004B35E2">
        <w:rPr>
          <w:rFonts w:ascii="Arial" w:hAnsi="Arial" w:cs="Arial"/>
          <w:noProof/>
          <w:sz w:val="18"/>
          <w:szCs w:val="18"/>
        </w:rPr>
        <w:t>17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Zuckermann A, Wang SS, Ross H, et al. Efficacy and safety of low-dose cyclosporine with everolimus and steroids in de novo heart transplant patients: a multicentre, randomized trial. </w:t>
      </w:r>
      <w:r w:rsidRPr="00513473">
        <w:rPr>
          <w:rFonts w:ascii="Arial" w:hAnsi="Arial" w:cs="Arial"/>
          <w:i/>
          <w:noProof/>
          <w:sz w:val="18"/>
          <w:szCs w:val="18"/>
          <w:lang w:val="de-DE"/>
        </w:rPr>
        <w:t xml:space="preserve">J Transplant. 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>2011;2011:535983.</w:t>
      </w:r>
      <w:bookmarkEnd w:id="17"/>
    </w:p>
    <w:p w14:paraId="156200F1" w14:textId="77777777" w:rsidR="004B35E2" w:rsidRPr="00513473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  <w:lang w:val="de-DE"/>
        </w:rPr>
      </w:pPr>
      <w:bookmarkStart w:id="18" w:name="_ENREF_18"/>
      <w:r w:rsidRPr="00513473">
        <w:rPr>
          <w:rFonts w:ascii="Arial" w:hAnsi="Arial" w:cs="Arial"/>
          <w:noProof/>
          <w:sz w:val="18"/>
          <w:szCs w:val="18"/>
          <w:lang w:val="de-DE"/>
        </w:rPr>
        <w:t>18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Eisen HJ, Kobashigawa J, Starling RC, et al. </w:t>
      </w:r>
      <w:r w:rsidRPr="004B35E2">
        <w:rPr>
          <w:rFonts w:ascii="Arial" w:hAnsi="Arial" w:cs="Arial"/>
          <w:noProof/>
          <w:sz w:val="18"/>
          <w:szCs w:val="18"/>
        </w:rPr>
        <w:t xml:space="preserve">Everolimus versus mycophenolate mofetil in heart transplantation: a randomized, multicenter trial. </w:t>
      </w:r>
      <w:r w:rsidRPr="00513473">
        <w:rPr>
          <w:rFonts w:ascii="Arial" w:hAnsi="Arial" w:cs="Arial"/>
          <w:i/>
          <w:noProof/>
          <w:sz w:val="18"/>
          <w:szCs w:val="18"/>
          <w:lang w:val="de-DE"/>
        </w:rPr>
        <w:t xml:space="preserve">Am J Transplant. 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>2013;13:1203–1216.</w:t>
      </w:r>
      <w:bookmarkEnd w:id="18"/>
    </w:p>
    <w:p w14:paraId="6BCACA35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19" w:name="_ENREF_19"/>
      <w:r w:rsidRPr="00513473">
        <w:rPr>
          <w:rFonts w:ascii="Arial" w:hAnsi="Arial" w:cs="Arial"/>
          <w:noProof/>
          <w:sz w:val="18"/>
          <w:szCs w:val="18"/>
          <w:lang w:val="de-DE"/>
        </w:rPr>
        <w:t>19.</w:t>
      </w:r>
      <w:r w:rsidRPr="00513473">
        <w:rPr>
          <w:rFonts w:ascii="Arial" w:hAnsi="Arial" w:cs="Arial"/>
          <w:noProof/>
          <w:sz w:val="18"/>
          <w:szCs w:val="18"/>
          <w:lang w:val="de-DE"/>
        </w:rPr>
        <w:tab/>
        <w:t xml:space="preserve">Deuse T, Barten C, Bara C, et al. </w:t>
      </w:r>
      <w:r w:rsidRPr="004B35E2">
        <w:rPr>
          <w:rFonts w:ascii="Arial" w:hAnsi="Arial" w:cs="Arial"/>
          <w:noProof/>
          <w:sz w:val="18"/>
          <w:szCs w:val="18"/>
        </w:rPr>
        <w:t xml:space="preserve">A multi-center, randomized, open-label, parallel group Phase IV trial investigating the outcome on renal function, efficacy and safety of CNI-reduction or elimination with everolimus in de novo heart transplant recipients: the MANDELA study design [Abstract P107]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 Int. </w:t>
      </w:r>
      <w:r w:rsidRPr="004B35E2">
        <w:rPr>
          <w:rFonts w:ascii="Arial" w:hAnsi="Arial" w:cs="Arial"/>
          <w:noProof/>
          <w:sz w:val="18"/>
          <w:szCs w:val="18"/>
        </w:rPr>
        <w:t>2014;27(Suppl 3):S46.</w:t>
      </w:r>
      <w:bookmarkEnd w:id="19"/>
    </w:p>
    <w:p w14:paraId="5DBC36FB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20" w:name="_ENREF_20"/>
      <w:r w:rsidRPr="004B35E2">
        <w:rPr>
          <w:rFonts w:ascii="Arial" w:hAnsi="Arial" w:cs="Arial"/>
          <w:noProof/>
          <w:sz w:val="18"/>
          <w:szCs w:val="18"/>
        </w:rPr>
        <w:t>20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Snell GI, Valentine VG, Vitulo P, et al. Everolimus versus azathioprine in maintenance lung transplant recipients: an international, randomized, double-blind clinical trial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Am J Transplant. </w:t>
      </w:r>
      <w:r w:rsidRPr="004B35E2">
        <w:rPr>
          <w:rFonts w:ascii="Arial" w:hAnsi="Arial" w:cs="Arial"/>
          <w:noProof/>
          <w:sz w:val="18"/>
          <w:szCs w:val="18"/>
        </w:rPr>
        <w:t>2006;6:169–177.</w:t>
      </w:r>
      <w:bookmarkEnd w:id="20"/>
    </w:p>
    <w:p w14:paraId="18963266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21" w:name="_ENREF_21"/>
      <w:r w:rsidRPr="004B35E2">
        <w:rPr>
          <w:rFonts w:ascii="Arial" w:hAnsi="Arial" w:cs="Arial"/>
          <w:noProof/>
          <w:sz w:val="18"/>
          <w:szCs w:val="18"/>
        </w:rPr>
        <w:t>21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Glanville AR, Aboyoun C, Klepetko W, et al. Three-year results of an investigator-driven multicenter, international, randomized open-label de novo trial to prevent BOS after lung transplantation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J Heart Lung Transplant. </w:t>
      </w:r>
      <w:r w:rsidRPr="004B35E2">
        <w:rPr>
          <w:rFonts w:ascii="Arial" w:hAnsi="Arial" w:cs="Arial"/>
          <w:noProof/>
          <w:sz w:val="18"/>
          <w:szCs w:val="18"/>
        </w:rPr>
        <w:t>2015;34:16–25.</w:t>
      </w:r>
      <w:bookmarkEnd w:id="21"/>
    </w:p>
    <w:p w14:paraId="55182628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22" w:name="_ENREF_22"/>
      <w:r w:rsidRPr="004B35E2">
        <w:rPr>
          <w:rFonts w:ascii="Arial" w:hAnsi="Arial" w:cs="Arial"/>
          <w:noProof/>
          <w:sz w:val="18"/>
          <w:szCs w:val="18"/>
        </w:rPr>
        <w:t>22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Gottlieb J, Deuse T, Witt C, et al. Comparison of an innovative everolimus-containing quadruple immunosuppressive regimen versus a standard triple regimen in lung transplant recipients and its impact on renal function, safety and efficacy: the 4EVERLUNG study design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J Heart Lung Transplant. </w:t>
      </w:r>
      <w:r w:rsidRPr="004B35E2">
        <w:rPr>
          <w:rFonts w:ascii="Arial" w:hAnsi="Arial" w:cs="Arial"/>
          <w:noProof/>
          <w:sz w:val="18"/>
          <w:szCs w:val="18"/>
        </w:rPr>
        <w:t>2013;32(4 Suppl):S171–S172.</w:t>
      </w:r>
      <w:bookmarkEnd w:id="22"/>
    </w:p>
    <w:p w14:paraId="1A7CA1BA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noProof/>
          <w:sz w:val="18"/>
          <w:szCs w:val="18"/>
        </w:rPr>
      </w:pPr>
      <w:bookmarkStart w:id="23" w:name="_ENREF_23"/>
      <w:r w:rsidRPr="004B35E2">
        <w:rPr>
          <w:rFonts w:ascii="Arial" w:hAnsi="Arial" w:cs="Arial"/>
          <w:noProof/>
          <w:sz w:val="18"/>
          <w:szCs w:val="18"/>
        </w:rPr>
        <w:t>23.</w:t>
      </w:r>
      <w:r w:rsidRPr="004B35E2">
        <w:rPr>
          <w:rFonts w:ascii="Arial" w:hAnsi="Arial" w:cs="Arial"/>
          <w:noProof/>
          <w:sz w:val="18"/>
          <w:szCs w:val="18"/>
        </w:rPr>
        <w:tab/>
        <w:t xml:space="preserve">Gullestad L, Iversen M, Mortensen SA, et al. Everolimus with reduced calcineurin inhibitor in thoracic transplant recipients with renal dysfunction: a multicenter, randomized trial. </w:t>
      </w:r>
      <w:r w:rsidRPr="004B35E2">
        <w:rPr>
          <w:rFonts w:ascii="Arial" w:hAnsi="Arial" w:cs="Arial"/>
          <w:i/>
          <w:noProof/>
          <w:sz w:val="18"/>
          <w:szCs w:val="18"/>
        </w:rPr>
        <w:t xml:space="preserve">Transplantation. </w:t>
      </w:r>
      <w:r w:rsidRPr="004B35E2">
        <w:rPr>
          <w:rFonts w:ascii="Arial" w:hAnsi="Arial" w:cs="Arial"/>
          <w:noProof/>
          <w:sz w:val="18"/>
          <w:szCs w:val="18"/>
        </w:rPr>
        <w:t>2010;89:864–872.</w:t>
      </w:r>
      <w:bookmarkEnd w:id="23"/>
    </w:p>
    <w:p w14:paraId="3A552434" w14:textId="77777777" w:rsidR="004B35E2" w:rsidRPr="004B35E2" w:rsidRDefault="004B35E2" w:rsidP="004B35E2">
      <w:pPr>
        <w:spacing w:after="0" w:line="360" w:lineRule="auto"/>
        <w:ind w:left="426" w:hanging="426"/>
        <w:rPr>
          <w:rFonts w:ascii="Arial" w:hAnsi="Arial" w:cs="Arial"/>
          <w:b/>
          <w:noProof/>
          <w:sz w:val="18"/>
          <w:szCs w:val="18"/>
        </w:rPr>
      </w:pPr>
    </w:p>
    <w:p w14:paraId="6F5AAB3D" w14:textId="77777777" w:rsidR="00C14D48" w:rsidRPr="006466E6" w:rsidRDefault="001750E6" w:rsidP="00382ACE">
      <w:pPr>
        <w:spacing w:line="360" w:lineRule="auto"/>
        <w:ind w:left="426" w:hanging="426"/>
        <w:rPr>
          <w:rFonts w:ascii="Arial" w:hAnsi="Arial" w:cs="Arial"/>
          <w:sz w:val="18"/>
          <w:szCs w:val="18"/>
        </w:rPr>
      </w:pPr>
      <w:r w:rsidRPr="006466E6">
        <w:rPr>
          <w:rFonts w:ascii="Arial" w:hAnsi="Arial" w:cs="Arial"/>
          <w:sz w:val="18"/>
          <w:szCs w:val="18"/>
        </w:rPr>
        <w:fldChar w:fldCharType="end"/>
      </w:r>
    </w:p>
    <w:sectPr w:rsidR="00C14D48" w:rsidRPr="006466E6" w:rsidSect="007776B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Ther Drug Monitoring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2txxw2dnda0xpe9dxnpwerw2s5p2fvzx999&quot;&gt;Consensus doc&lt;record-ids&gt;&lt;item&gt;3&lt;/item&gt;&lt;item&gt;24&lt;/item&gt;&lt;item&gt;58&lt;/item&gt;&lt;item&gt;72&lt;/item&gt;&lt;item&gt;73&lt;/item&gt;&lt;item&gt;85&lt;/item&gt;&lt;item&gt;88&lt;/item&gt;&lt;item&gt;95&lt;/item&gt;&lt;item&gt;99&lt;/item&gt;&lt;item&gt;106&lt;/item&gt;&lt;item&gt;109&lt;/item&gt;&lt;item&gt;128&lt;/item&gt;&lt;item&gt;131&lt;/item&gt;&lt;item&gt;137&lt;/item&gt;&lt;item&gt;164&lt;/item&gt;&lt;item&gt;178&lt;/item&gt;&lt;item&gt;188&lt;/item&gt;&lt;item&gt;196&lt;/item&gt;&lt;item&gt;197&lt;/item&gt;&lt;item&gt;198&lt;/item&gt;&lt;item&gt;203&lt;/item&gt;&lt;item&gt;207&lt;/item&gt;&lt;item&gt;208&lt;/item&gt;&lt;/record-ids&gt;&lt;/item&gt;&lt;/Libraries&gt;"/>
  </w:docVars>
  <w:rsids>
    <w:rsidRoot w:val="007776BD"/>
    <w:rsid w:val="000F2B07"/>
    <w:rsid w:val="001750E6"/>
    <w:rsid w:val="001C6684"/>
    <w:rsid w:val="00200258"/>
    <w:rsid w:val="00382ACE"/>
    <w:rsid w:val="003D55E5"/>
    <w:rsid w:val="004B34BE"/>
    <w:rsid w:val="004B35E2"/>
    <w:rsid w:val="00513473"/>
    <w:rsid w:val="00526DF1"/>
    <w:rsid w:val="005C0096"/>
    <w:rsid w:val="005F49FC"/>
    <w:rsid w:val="00637D65"/>
    <w:rsid w:val="006466E6"/>
    <w:rsid w:val="0071562B"/>
    <w:rsid w:val="00720F1B"/>
    <w:rsid w:val="00763FBE"/>
    <w:rsid w:val="007776BD"/>
    <w:rsid w:val="007A4BA2"/>
    <w:rsid w:val="008973FF"/>
    <w:rsid w:val="008A3347"/>
    <w:rsid w:val="008D19C9"/>
    <w:rsid w:val="00930A1C"/>
    <w:rsid w:val="0096461A"/>
    <w:rsid w:val="00985F48"/>
    <w:rsid w:val="00995B1D"/>
    <w:rsid w:val="009A3A06"/>
    <w:rsid w:val="00A60C30"/>
    <w:rsid w:val="00AF4BB2"/>
    <w:rsid w:val="00BD7BD9"/>
    <w:rsid w:val="00BF2A0A"/>
    <w:rsid w:val="00C14D48"/>
    <w:rsid w:val="00C3089C"/>
    <w:rsid w:val="00C61A9F"/>
    <w:rsid w:val="00C864B7"/>
    <w:rsid w:val="00CC3061"/>
    <w:rsid w:val="00D95310"/>
    <w:rsid w:val="00E6372E"/>
    <w:rsid w:val="00EA31C5"/>
    <w:rsid w:val="00EF77B4"/>
    <w:rsid w:val="00F20298"/>
    <w:rsid w:val="00F80AA3"/>
    <w:rsid w:val="00FB3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5A9F967"/>
  <w15:docId w15:val="{FB8B1E89-925A-414C-B97B-8395D701B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50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D7B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7BD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A33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33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33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33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334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14D4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721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81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532</Words>
  <Characters>20138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linikum Stuttgart</Company>
  <LinksUpToDate>false</LinksUpToDate>
  <CharactersWithSpaces>236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itor</dc:creator>
  <cp:lastModifiedBy>Warres, Lauren</cp:lastModifiedBy>
  <cp:revision>2</cp:revision>
  <dcterms:created xsi:type="dcterms:W3CDTF">2015-11-02T22:15:00Z</dcterms:created>
  <dcterms:modified xsi:type="dcterms:W3CDTF">2015-11-02T22:15:00Z</dcterms:modified>
</cp:coreProperties>
</file>